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86B2F" w14:textId="69F27063" w:rsidR="00221E3C" w:rsidRDefault="00E67E6B" w:rsidP="00E67E6B">
      <w:pPr>
        <w:pStyle w:val="Heading1"/>
      </w:pPr>
      <w:r>
        <w:t>Data Science Project</w:t>
      </w:r>
      <w:r w:rsidR="00EE487F">
        <w:t xml:space="preserve"> Report</w:t>
      </w:r>
    </w:p>
    <w:p w14:paraId="55A4FC01" w14:textId="0B08A9D3" w:rsidR="00152DED" w:rsidRDefault="00152DED" w:rsidP="00E67E6B">
      <w:pPr>
        <w:pStyle w:val="Heading2"/>
        <w:rPr>
          <w:rFonts w:asciiTheme="minorHAnsi" w:eastAsiaTheme="minorHAnsi" w:hAnsiTheme="minorHAnsi" w:cstheme="minorBidi"/>
          <w:color w:val="auto"/>
          <w:sz w:val="22"/>
          <w:szCs w:val="22"/>
        </w:rPr>
      </w:pPr>
      <w:r w:rsidRPr="00152DED">
        <w:rPr>
          <w:rFonts w:asciiTheme="minorHAnsi" w:eastAsiaTheme="minorHAnsi" w:hAnsiTheme="minorHAnsi" w:cstheme="minorBidi"/>
          <w:color w:val="auto"/>
          <w:sz w:val="22"/>
          <w:szCs w:val="22"/>
        </w:rPr>
        <w:t xml:space="preserve">This is a </w:t>
      </w:r>
      <w:r>
        <w:rPr>
          <w:rFonts w:asciiTheme="minorHAnsi" w:eastAsiaTheme="minorHAnsi" w:hAnsiTheme="minorHAnsi" w:cstheme="minorBidi"/>
          <w:color w:val="auto"/>
          <w:sz w:val="22"/>
          <w:szCs w:val="22"/>
        </w:rPr>
        <w:t>brief report of what N</w:t>
      </w:r>
      <w:r w:rsidRPr="00152DED">
        <w:rPr>
          <w:rFonts w:asciiTheme="minorHAnsi" w:eastAsiaTheme="minorHAnsi" w:hAnsiTheme="minorHAnsi" w:cstheme="minorBidi"/>
          <w:color w:val="auto"/>
          <w:sz w:val="22"/>
          <w:szCs w:val="22"/>
        </w:rPr>
        <w:t xml:space="preserve">icholas and I </w:t>
      </w:r>
      <w:r>
        <w:rPr>
          <w:rFonts w:asciiTheme="minorHAnsi" w:eastAsiaTheme="minorHAnsi" w:hAnsiTheme="minorHAnsi" w:cstheme="minorBidi"/>
          <w:color w:val="auto"/>
          <w:sz w:val="22"/>
          <w:szCs w:val="22"/>
        </w:rPr>
        <w:t>have done</w:t>
      </w:r>
      <w:r w:rsidR="00147565">
        <w:rPr>
          <w:rFonts w:asciiTheme="minorHAnsi" w:eastAsiaTheme="minorHAnsi" w:hAnsiTheme="minorHAnsi" w:cstheme="minorBidi"/>
          <w:color w:val="auto"/>
          <w:sz w:val="22"/>
          <w:szCs w:val="22"/>
        </w:rPr>
        <w:t xml:space="preserve"> so far</w:t>
      </w:r>
      <w:r>
        <w:rPr>
          <w:rFonts w:asciiTheme="minorHAnsi" w:eastAsiaTheme="minorHAnsi" w:hAnsiTheme="minorHAnsi" w:cstheme="minorBidi"/>
          <w:color w:val="auto"/>
          <w:sz w:val="22"/>
          <w:szCs w:val="22"/>
        </w:rPr>
        <w:t xml:space="preserve"> for the Data Science Seminar project. </w:t>
      </w:r>
      <w:r w:rsidRPr="00152DED">
        <w:rPr>
          <w:rFonts w:asciiTheme="minorHAnsi" w:eastAsiaTheme="minorHAnsi" w:hAnsiTheme="minorHAnsi" w:cstheme="minorBidi"/>
          <w:color w:val="auto"/>
          <w:sz w:val="22"/>
          <w:szCs w:val="22"/>
        </w:rPr>
        <w:t xml:space="preserve">The project consists of using </w:t>
      </w:r>
      <w:r>
        <w:rPr>
          <w:rFonts w:asciiTheme="minorHAnsi" w:eastAsiaTheme="minorHAnsi" w:hAnsiTheme="minorHAnsi" w:cstheme="minorBidi"/>
          <w:color w:val="auto"/>
          <w:sz w:val="22"/>
          <w:szCs w:val="22"/>
        </w:rPr>
        <w:t>force-directed graph drawing</w:t>
      </w:r>
      <w:r w:rsidRPr="00152DED">
        <w:rPr>
          <w:rFonts w:asciiTheme="minorHAnsi" w:eastAsiaTheme="minorHAnsi" w:hAnsiTheme="minorHAnsi" w:cstheme="minorBidi"/>
          <w:color w:val="auto"/>
          <w:sz w:val="22"/>
          <w:szCs w:val="22"/>
        </w:rPr>
        <w:t xml:space="preserve"> algorithms to improve </w:t>
      </w:r>
      <w:r>
        <w:rPr>
          <w:rFonts w:asciiTheme="minorHAnsi" w:eastAsiaTheme="minorHAnsi" w:hAnsiTheme="minorHAnsi" w:cstheme="minorBidi"/>
          <w:color w:val="auto"/>
          <w:sz w:val="22"/>
          <w:szCs w:val="22"/>
        </w:rPr>
        <w:t>the predictive power of machine learning classification tasks</w:t>
      </w:r>
      <w:r w:rsidR="00DC6C2F">
        <w:rPr>
          <w:rFonts w:asciiTheme="minorHAnsi" w:eastAsiaTheme="minorHAnsi" w:hAnsiTheme="minorHAnsi" w:cstheme="minorBidi"/>
          <w:color w:val="auto"/>
          <w:sz w:val="22"/>
          <w:szCs w:val="22"/>
        </w:rPr>
        <w:t xml:space="preserve"> when using network data</w:t>
      </w:r>
      <w:r>
        <w:rPr>
          <w:rFonts w:asciiTheme="minorHAnsi" w:eastAsiaTheme="minorHAnsi" w:hAnsiTheme="minorHAnsi" w:cstheme="minorBidi"/>
          <w:color w:val="auto"/>
          <w:sz w:val="22"/>
          <w:szCs w:val="22"/>
        </w:rPr>
        <w:t>.</w:t>
      </w:r>
      <w:r w:rsidR="00577BF4">
        <w:rPr>
          <w:rFonts w:asciiTheme="minorHAnsi" w:eastAsiaTheme="minorHAnsi" w:hAnsiTheme="minorHAnsi" w:cstheme="minorBidi"/>
          <w:color w:val="auto"/>
          <w:sz w:val="22"/>
          <w:szCs w:val="22"/>
        </w:rPr>
        <w:t xml:space="preserve"> Unfortunately, initial results show that other benchmarks perform better than our proposed method.</w:t>
      </w:r>
    </w:p>
    <w:p w14:paraId="415C9893" w14:textId="691E9773" w:rsidR="00E67E6B" w:rsidRDefault="00E67E6B" w:rsidP="00E67E6B">
      <w:pPr>
        <w:pStyle w:val="Heading2"/>
      </w:pPr>
      <w:r>
        <w:t>Summary</w:t>
      </w:r>
    </w:p>
    <w:p w14:paraId="39B376AA" w14:textId="456F8C25" w:rsidR="00152DED" w:rsidRDefault="00147565" w:rsidP="00147565">
      <w:r>
        <w:t xml:space="preserve">Inspired by the work we read in class by </w:t>
      </w:r>
      <w:r w:rsidR="00C532F1">
        <w:fldChar w:fldCharType="begin" w:fldLock="1"/>
      </w:r>
      <w:r w:rsidR="00C532F1">
        <w:instrText>ADDIN CSL_CITATION { "citationItems" : [ { "id" : "ITEM-1", "itemData" : { "author" : [ { "dropping-particle" : "", "family" : "Fang", "given" : "Xiao", "non-dropping-particle" : "", "parse-names" : false, "suffix" : "" }, { "dropping-particle" : "", "family" : "Hu", "given" : "Paul Jen-hwa", "non-dropping-particle" : "", "parse-names" : false, "suffix" : "" }, { "dropping-particle" : "", "family" : "Li", "given" : "Zhepeng Lionel", "non-dropping-particle" : "", "parse-names" : false, "suffix" : "" }, { "dropping-particle" : "", "family" : "Tsai", "given" : "Weiyu", "non-dropping-particle" : "", "parse-names" : false, "suffix" : "" } ], "id" : "ITEM-1", "issued" : { "date-parts" : [ [ "2013" ] ] }, "title" : "Predicting Adoption Probabilities in Social Networks Predicting Adoption Probabilities in Social Networks", "type" : "article-journal" }, "uris" : [ "http://www.mendeley.com/documents/?uuid=88e6d438-8434-4e69-93ce-48924a81157d" ] } ], "mendeley" : { "formattedCitation" : "(Fang, Hu, Li, &amp; Tsai, 2013)", "manualFormatting" : "Fang, Hu, Li, &amp; Tsai (2013)", "plainTextFormattedCitation" : "(Fang, Hu, Li, &amp; Tsai, 2013)", "previouslyFormattedCitation" : "(Fang, Hu, Li, &amp; Tsai, 2013)" }, "properties" : { "noteIndex" : 0 }, "schema" : "https://github.com/citation-style-language/schema/raw/master/csl-citation.json" }</w:instrText>
      </w:r>
      <w:r w:rsidR="00C532F1">
        <w:fldChar w:fldCharType="separate"/>
      </w:r>
      <w:r w:rsidR="00C532F1">
        <w:rPr>
          <w:noProof/>
        </w:rPr>
        <w:t>Fang, Hu, Li, &amp; Tsai</w:t>
      </w:r>
      <w:r w:rsidR="00C532F1" w:rsidRPr="00C532F1">
        <w:rPr>
          <w:noProof/>
        </w:rPr>
        <w:t xml:space="preserve"> </w:t>
      </w:r>
      <w:r w:rsidR="00C532F1">
        <w:rPr>
          <w:noProof/>
        </w:rPr>
        <w:t>(</w:t>
      </w:r>
      <w:r w:rsidR="00C532F1" w:rsidRPr="00C532F1">
        <w:rPr>
          <w:noProof/>
        </w:rPr>
        <w:t>2013)</w:t>
      </w:r>
      <w:r w:rsidR="00C532F1">
        <w:fldChar w:fldCharType="end"/>
      </w:r>
      <w:r w:rsidR="00C532F1">
        <w:t>, o</w:t>
      </w:r>
      <w:r w:rsidR="00C532F1" w:rsidRPr="00C532F1">
        <w:t xml:space="preserve">ur </w:t>
      </w:r>
      <w:r w:rsidR="00C532F1">
        <w:t>proposal</w:t>
      </w:r>
      <w:r w:rsidR="00C532F1" w:rsidRPr="00C532F1">
        <w:t xml:space="preserve"> seeks to improve</w:t>
      </w:r>
      <w:r w:rsidR="009E63FC">
        <w:t xml:space="preserve"> the performance of</w:t>
      </w:r>
      <w:r w:rsidR="00C532F1" w:rsidRPr="00C532F1">
        <w:t xml:space="preserve"> </w:t>
      </w:r>
      <w:r w:rsidR="00EB6F81">
        <w:t>classification algorithms in network contexts</w:t>
      </w:r>
      <w:r w:rsidR="000C76D5">
        <w:t xml:space="preserve"> using the positions of each instance within the network</w:t>
      </w:r>
      <w:r w:rsidR="00EB6F81">
        <w:t>.</w:t>
      </w:r>
      <w:r w:rsidR="00C532F1" w:rsidRPr="00C532F1">
        <w:t xml:space="preserve"> </w:t>
      </w:r>
      <w:r w:rsidR="00EB6F81">
        <w:t xml:space="preserve">Most relevant social network theories emphasize that </w:t>
      </w:r>
      <w:r w:rsidR="000C76D5">
        <w:t>nodes that are closer to each other</w:t>
      </w:r>
      <w:r w:rsidR="002D562D">
        <w:t xml:space="preserve"> (i.e., that are fewer edges apart)</w:t>
      </w:r>
      <w:r w:rsidR="000C76D5">
        <w:t xml:space="preserve"> </w:t>
      </w:r>
      <w:r w:rsidR="002D562D">
        <w:t>have a higher probability of being similar</w:t>
      </w:r>
      <w:r w:rsidR="00E326AB">
        <w:t xml:space="preserve"> for various reasons, such as </w:t>
      </w:r>
      <w:r w:rsidR="002D562D">
        <w:t xml:space="preserve">social influence </w:t>
      </w:r>
      <w:r w:rsidR="00E326AB">
        <w:t>or</w:t>
      </w:r>
      <w:r w:rsidR="002D562D">
        <w:t xml:space="preserve"> homophily.</w:t>
      </w:r>
      <w:r w:rsidR="000C76D5">
        <w:t xml:space="preserve"> </w:t>
      </w:r>
      <w:r w:rsidR="00E326AB">
        <w:t>Hence, network analysis in classification problems usually involves quantifying in some way the distance between unlabeled nodes and labeled nodes, w</w:t>
      </w:r>
      <w:r w:rsidR="00E326AB" w:rsidRPr="00E326AB">
        <w:t>ith the hope that this distance will be predictive of the unknown labels.</w:t>
      </w:r>
      <w:r w:rsidR="00E326AB">
        <w:t xml:space="preserve"> However, </w:t>
      </w:r>
      <w:r w:rsidR="003A2CF1">
        <w:t>the</w:t>
      </w:r>
      <w:r w:rsidR="00E326AB">
        <w:t xml:space="preserve"> </w:t>
      </w:r>
      <w:r w:rsidR="003A2CF1">
        <w:t>network analyse</w:t>
      </w:r>
      <w:r w:rsidR="00E326AB">
        <w:t xml:space="preserve">s </w:t>
      </w:r>
      <w:r w:rsidR="003A2CF1">
        <w:t xml:space="preserve">we’ve seen in class </w:t>
      </w:r>
      <w:r w:rsidR="00E326AB">
        <w:t xml:space="preserve">usually account only for the immediate neighbors of each node, </w:t>
      </w:r>
      <w:r w:rsidR="003A2CF1">
        <w:t>since making a full-fledged analysis implies an exponential increase in computational time and would be unfeasible in most scenarios. But what if we could use information about the neighbors’ neighbors? Or about the neighbors of the neighbors’ neighbors?</w:t>
      </w:r>
    </w:p>
    <w:p w14:paraId="3F0300AC" w14:textId="6BECBEDA" w:rsidR="004C6DDD" w:rsidRDefault="004C6DDD" w:rsidP="00147565">
      <w:r>
        <w:t>According to social network theory, i</w:t>
      </w:r>
      <w:r w:rsidRPr="004C6DDD">
        <w:t xml:space="preserve">f we draw a labeled network in a two-dimensional plane, we would expect nodes with </w:t>
      </w:r>
      <w:r>
        <w:t>the same label</w:t>
      </w:r>
      <w:r w:rsidRPr="004C6DDD">
        <w:t xml:space="preserve"> to </w:t>
      </w:r>
      <w:r>
        <w:t xml:space="preserve">clutter closer </w:t>
      </w:r>
      <w:r w:rsidR="003262F2">
        <w:t xml:space="preserve">with each other </w:t>
      </w:r>
      <w:r>
        <w:t>than with n</w:t>
      </w:r>
      <w:r w:rsidR="003262F2">
        <w:t>odes with other</w:t>
      </w:r>
      <w:r>
        <w:t xml:space="preserve"> labels. </w:t>
      </w:r>
      <w:r w:rsidR="003262F2" w:rsidRPr="003262F2">
        <w:t xml:space="preserve">If each </w:t>
      </w:r>
      <w:r w:rsidR="003262F2">
        <w:t>label</w:t>
      </w:r>
      <w:r w:rsidR="003262F2" w:rsidRPr="003262F2">
        <w:t xml:space="preserve"> had a color, we would expect to see patches where certain colors are concentrated instead of seeing </w:t>
      </w:r>
      <w:r w:rsidR="003262F2">
        <w:t xml:space="preserve">an uninterpretable </w:t>
      </w:r>
      <w:r w:rsidR="003262F2" w:rsidRPr="003262F2">
        <w:t>multicolored mess</w:t>
      </w:r>
      <w:r w:rsidR="003262F2">
        <w:t>. That is, we would expect to see something like this:</w:t>
      </w:r>
    </w:p>
    <w:p w14:paraId="6B17CF2E" w14:textId="39BF5CA4" w:rsidR="003262F2" w:rsidRDefault="003262F2" w:rsidP="003262F2">
      <w:pPr>
        <w:jc w:val="center"/>
      </w:pPr>
      <w:r>
        <w:rPr>
          <w:noProof/>
        </w:rPr>
        <w:drawing>
          <wp:inline distT="0" distB="0" distL="0" distR="0" wp14:anchorId="6022E31B" wp14:editId="6770986B">
            <wp:extent cx="3474720" cy="3474720"/>
            <wp:effectExtent l="0" t="0" r="0" b="0"/>
            <wp:docPr id="1" name="Picture 1" descr="http://www.pacificrisa.org/wp-content/uploads/2013/11/Full-Network-Region-Degree-Fruchterman-Reingold-12K-4000x4000-1024x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pacificrisa.org/wp-content/uploads/2013/11/Full-Network-Region-Degree-Fruchterman-Reingold-12K-4000x4000-1024x1024.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4720" cy="3474720"/>
                    </a:xfrm>
                    <a:prstGeom prst="rect">
                      <a:avLst/>
                    </a:prstGeom>
                    <a:noFill/>
                    <a:ln>
                      <a:noFill/>
                    </a:ln>
                  </pic:spPr>
                </pic:pic>
              </a:graphicData>
            </a:graphic>
          </wp:inline>
        </w:drawing>
      </w:r>
    </w:p>
    <w:p w14:paraId="7D51C7F5" w14:textId="63996E99" w:rsidR="003262F2" w:rsidRDefault="00603D36" w:rsidP="003262F2">
      <w:pPr>
        <w:jc w:val="center"/>
      </w:pPr>
      <w:r>
        <w:t>Obtained</w:t>
      </w:r>
      <w:r w:rsidR="003262F2">
        <w:t xml:space="preserve"> from: </w:t>
      </w:r>
      <w:hyperlink r:id="rId9" w:history="1">
        <w:r w:rsidR="003262F2" w:rsidRPr="00C33F87">
          <w:rPr>
            <w:rStyle w:val="Hyperlink"/>
          </w:rPr>
          <w:t>http://www.pacificrisa.org/projects/social-network-analysis/full-network/</w:t>
        </w:r>
      </w:hyperlink>
    </w:p>
    <w:p w14:paraId="7554BEBC" w14:textId="7DD5DD57" w:rsidR="00E326AB" w:rsidRDefault="00577BF4" w:rsidP="00147565">
      <w:r>
        <w:lastRenderedPageBreak/>
        <w:t>In such a drawing</w:t>
      </w:r>
      <w:r w:rsidR="003262F2">
        <w:t xml:space="preserve">, </w:t>
      </w:r>
      <w:r>
        <w:t xml:space="preserve">we would expect </w:t>
      </w:r>
      <w:r w:rsidR="003262F2">
        <w:t xml:space="preserve">the “geographical” position of </w:t>
      </w:r>
      <w:r>
        <w:t xml:space="preserve">a </w:t>
      </w:r>
      <w:r w:rsidR="003262F2">
        <w:t xml:space="preserve">node </w:t>
      </w:r>
      <w:r>
        <w:t xml:space="preserve">to be </w:t>
      </w:r>
      <w:r w:rsidR="003262F2">
        <w:t xml:space="preserve">informative of </w:t>
      </w:r>
      <w:r>
        <w:t>its</w:t>
      </w:r>
      <w:r w:rsidR="003262F2">
        <w:t xml:space="preserve"> label.</w:t>
      </w:r>
      <w:r>
        <w:t xml:space="preserve"> This </w:t>
      </w:r>
      <w:r w:rsidR="00552B24">
        <w:t>is where our proposal comes in: using the geographical positions generated by force-directed graph drawing algorithms (FDGs) as features for machine learning algorithms. FDGs are a class of algorithms that is used to draw graphs (a network being a type of graph) in an interpretable</w:t>
      </w:r>
      <w:r w:rsidR="00B32C22">
        <w:t xml:space="preserve"> and usually aesthetically pleasing</w:t>
      </w:r>
      <w:r w:rsidR="00552B24">
        <w:t xml:space="preserve"> way.</w:t>
      </w:r>
      <w:r w:rsidR="00B32C22">
        <w:t xml:space="preserve"> </w:t>
      </w:r>
      <w:r w:rsidR="001A480F">
        <w:t xml:space="preserve">Their purpose is to position the nodes of a graph in a two-dimensional or three-dimensional space so that all the edges are of similar length and there are as few crossing edges as possible. While there are many different types of FDGs, all of them work by assigning forces among the set of edges and the set of nodes based on their relative positions. Then, these forces are used to reproduce a physical simulation (e.g., the motion of the edges and nodes) and </w:t>
      </w:r>
      <w:r w:rsidR="009E63FC">
        <w:t>subsequently</w:t>
      </w:r>
      <w:r w:rsidR="001A480F">
        <w:t xml:space="preserve"> determine the final position of the nodes.</w:t>
      </w:r>
      <w:r w:rsidR="009E63FC">
        <w:t xml:space="preserve"> </w:t>
      </w:r>
      <w:r w:rsidR="001A480F">
        <w:t>While graph drawing can be</w:t>
      </w:r>
      <w:r w:rsidR="009E63FC">
        <w:t>come</w:t>
      </w:r>
      <w:r w:rsidR="001A480F">
        <w:t xml:space="preserve"> a difficult problem, </w:t>
      </w:r>
      <w:r w:rsidR="009E63FC">
        <w:t>FDGs</w:t>
      </w:r>
      <w:r w:rsidR="001A480F">
        <w:t xml:space="preserve"> </w:t>
      </w:r>
      <w:r w:rsidR="009E63FC">
        <w:t>rely</w:t>
      </w:r>
      <w:r w:rsidR="00B32C22">
        <w:t xml:space="preserve"> only </w:t>
      </w:r>
      <w:r w:rsidR="009E63FC">
        <w:t xml:space="preserve">on </w:t>
      </w:r>
      <w:r w:rsidR="00B32C22">
        <w:t>information contained within th</w:t>
      </w:r>
      <w:r w:rsidR="009E63FC">
        <w:t>e structure of the graph itself and require no</w:t>
      </w:r>
      <w:r w:rsidR="00B32C22">
        <w:t xml:space="preserve"> domain-specific knowledge</w:t>
      </w:r>
      <w:r w:rsidR="009E63FC">
        <w:t>. In a way, you could think of FDGs as a “black box” that receives a graph as an input and returns a pair of coordinates for each node as an output. Our proposal is that these coordinates could be used as additional features to improve the predictive power of classification algorithms in network contexts.</w:t>
      </w:r>
    </w:p>
    <w:p w14:paraId="28013191" w14:textId="4771FA13" w:rsidR="00E51D20" w:rsidRDefault="00E51D20" w:rsidP="00E67E6B">
      <w:pPr>
        <w:pStyle w:val="Heading2"/>
      </w:pPr>
      <w:r>
        <w:t>Data</w:t>
      </w:r>
    </w:p>
    <w:p w14:paraId="35663857" w14:textId="7C942167" w:rsidR="008C3795" w:rsidRDefault="00E51D20" w:rsidP="008C3795">
      <w:r>
        <w:t xml:space="preserve">We’re working with Facebook data retrieved from </w:t>
      </w:r>
      <w:r w:rsidR="00603D36">
        <w:t xml:space="preserve">the </w:t>
      </w:r>
      <w:r>
        <w:t xml:space="preserve">Stanford Large Network Dataset Collection, a public database library </w:t>
      </w:r>
      <w:r w:rsidR="008C3795">
        <w:t xml:space="preserve">from Stanford University </w:t>
      </w:r>
      <w:r>
        <w:t xml:space="preserve">that has been collected (scraped) </w:t>
      </w:r>
      <w:r w:rsidR="008C3795">
        <w:t>to</w:t>
      </w:r>
      <w:r>
        <w:t xml:space="preserve"> </w:t>
      </w:r>
      <w:r w:rsidR="008C3795">
        <w:t>research</w:t>
      </w:r>
      <w:r>
        <w:t xml:space="preserve"> large social and information networks.</w:t>
      </w:r>
      <w:r w:rsidR="008C3795">
        <w:t xml:space="preserve"> The dataset consists of the profile information and the friend lists of Facebook users and was collected from survey participants using a Facebook app called ‘Social Circles’. The data has been anonymized by replacing the Facebook-internal ids for each user with a new value. Also, the interpretation for each feature has been obscured. For instance, where the original dataset may have contained a feature "gender = male ", the new data would simply contain "feature 10 = 1". Thus, it is possible to </w:t>
      </w:r>
      <w:r w:rsidR="00B60AC2">
        <w:t xml:space="preserve">use the anonymized data to </w:t>
      </w:r>
      <w:r w:rsidR="008C3795">
        <w:t xml:space="preserve">determine whether two users </w:t>
      </w:r>
      <w:r w:rsidR="00B60AC2">
        <w:t>share the same feature value</w:t>
      </w:r>
      <w:r w:rsidR="008C3795">
        <w:t xml:space="preserve">, but not </w:t>
      </w:r>
      <w:r w:rsidR="00B60AC2">
        <w:t xml:space="preserve">to determine </w:t>
      </w:r>
      <w:r w:rsidR="008C3795">
        <w:t xml:space="preserve">what </w:t>
      </w:r>
      <w:r w:rsidR="00B60AC2">
        <w:t>each</w:t>
      </w:r>
      <w:r w:rsidR="008C3795">
        <w:t xml:space="preserve"> individual </w:t>
      </w:r>
      <w:r w:rsidR="00B60AC2">
        <w:t>feature</w:t>
      </w:r>
      <w:r w:rsidR="008C3795">
        <w:t xml:space="preserve"> represent</w:t>
      </w:r>
      <w:r w:rsidR="00B60AC2">
        <w:t>s</w:t>
      </w:r>
      <w:r w:rsidR="008C3795">
        <w:t>.</w:t>
      </w:r>
    </w:p>
    <w:p w14:paraId="277F0433" w14:textId="0C108FE0" w:rsidR="008C3795" w:rsidRPr="00E51D20" w:rsidRDefault="00384DB3" w:rsidP="00E51D20">
      <w:r>
        <w:t>The data consists of 10 ego networks. In turn, each e</w:t>
      </w:r>
      <w:r w:rsidRPr="00384DB3">
        <w:t>go networks consist</w:t>
      </w:r>
      <w:r>
        <w:t>s of a focal node (“ego”</w:t>
      </w:r>
      <w:r w:rsidRPr="00384DB3">
        <w:t>)</w:t>
      </w:r>
      <w:r>
        <w:t xml:space="preserve">, </w:t>
      </w:r>
      <w:r w:rsidRPr="00384DB3">
        <w:t>the nodes to wh</w:t>
      </w:r>
      <w:r>
        <w:t>om ego is directly connected to, and all the edges among the nodes included in the network. Summing up all networks, there are 4,039 nodes and 88,234 edges. However, our analyses so far have been done exclusively in one of the ego networks, which has</w:t>
      </w:r>
      <w:r w:rsidR="00A52C71">
        <w:t xml:space="preserve"> 1,045 nodes and 53,498 edges. In addition, each node has 57</w:t>
      </w:r>
      <w:r w:rsidR="006A0B1A">
        <w:t>6</w:t>
      </w:r>
      <w:r w:rsidR="00A52C71">
        <w:t xml:space="preserve"> obscured binary features. </w:t>
      </w:r>
    </w:p>
    <w:p w14:paraId="1856059D" w14:textId="59D269C6" w:rsidR="00E67E6B" w:rsidRDefault="00E67E6B" w:rsidP="00E67E6B">
      <w:pPr>
        <w:pStyle w:val="Heading2"/>
      </w:pPr>
      <w:r>
        <w:t>W</w:t>
      </w:r>
      <w:r w:rsidR="00A52C71">
        <w:t>ork So F</w:t>
      </w:r>
      <w:r>
        <w:t>ar</w:t>
      </w:r>
    </w:p>
    <w:p w14:paraId="3FE45B15" w14:textId="04CCFF35" w:rsidR="00ED2D66" w:rsidRDefault="00D2484A" w:rsidP="00603D36">
      <w:r>
        <w:t xml:space="preserve">We wrote a small </w:t>
      </w:r>
      <w:r w:rsidR="00ED2D66">
        <w:t>program</w:t>
      </w:r>
      <w:r>
        <w:t xml:space="preserve"> in R that </w:t>
      </w:r>
      <w:r w:rsidR="00ED2D66">
        <w:t>benchmarks the AUC of our proposed method. The inputs of the program are the network data (i.e., the lists of nodes and edges) and a binary node-level feature (i.e., the target variable). The program outputs the</w:t>
      </w:r>
      <w:r w:rsidR="00555540">
        <w:t xml:space="preserve"> AUC of three different methods, using the average result of a 10-fold cross validation. Folds were created using stratified samples.</w:t>
      </w:r>
      <w:r w:rsidR="00555540">
        <w:rPr>
          <w:rStyle w:val="FootnoteReference"/>
        </w:rPr>
        <w:footnoteReference w:id="1"/>
      </w:r>
      <w:r w:rsidR="00555540">
        <w:t xml:space="preserve"> </w:t>
      </w:r>
    </w:p>
    <w:p w14:paraId="22F80B0D" w14:textId="7E5D6EED" w:rsidR="00ED2D66" w:rsidRDefault="00ED2D66" w:rsidP="00111D14">
      <w:pPr>
        <w:pStyle w:val="ListParagraph"/>
        <w:numPr>
          <w:ilvl w:val="0"/>
          <w:numId w:val="2"/>
        </w:numPr>
      </w:pPr>
      <w:r w:rsidRPr="00D43685">
        <w:rPr>
          <w:b/>
        </w:rPr>
        <w:t>FDG Method</w:t>
      </w:r>
      <w:r>
        <w:t xml:space="preserve">: </w:t>
      </w:r>
      <w:r w:rsidR="00D43685">
        <w:t>This method uses</w:t>
      </w:r>
      <w:r w:rsidR="00D43685" w:rsidRPr="00ED2D66">
        <w:t xml:space="preserve"> the force-directed layout algorithm by </w:t>
      </w:r>
      <w:proofErr w:type="spellStart"/>
      <w:r w:rsidR="00D43685" w:rsidRPr="00ED2D66">
        <w:t>Fruchterman</w:t>
      </w:r>
      <w:proofErr w:type="spellEnd"/>
      <w:r w:rsidR="00D43685" w:rsidRPr="00ED2D66">
        <w:t xml:space="preserve"> and </w:t>
      </w:r>
      <w:proofErr w:type="spellStart"/>
      <w:r w:rsidR="00D43685" w:rsidRPr="00ED2D66">
        <w:t>Reingold</w:t>
      </w:r>
      <w:proofErr w:type="spellEnd"/>
      <w:r w:rsidR="00D43685">
        <w:t xml:space="preserve"> to calculate the geographical positions of each network node in a two-dimensional space</w:t>
      </w:r>
      <w:r w:rsidRPr="00ED2D66">
        <w:t>.</w:t>
      </w:r>
      <w:r w:rsidR="00D43685">
        <w:t xml:space="preserve"> </w:t>
      </w:r>
      <w:r w:rsidR="00111D14" w:rsidRPr="00111D14">
        <w:t xml:space="preserve">We chose this </w:t>
      </w:r>
      <w:r w:rsidR="00111D14">
        <w:t xml:space="preserve">specific </w:t>
      </w:r>
      <w:r w:rsidR="00111D14" w:rsidRPr="00111D14">
        <w:t>algorithm because it is one of the most popular to draw graphs</w:t>
      </w:r>
      <w:r w:rsidR="00111D14">
        <w:t>, but there are many other FDG options. Then, we train a</w:t>
      </w:r>
      <w:r w:rsidR="00584A95">
        <w:t>n</w:t>
      </w:r>
      <w:r w:rsidR="00111D14">
        <w:t xml:space="preserve"> SVM model using the two geographical positions as </w:t>
      </w:r>
      <w:r w:rsidR="00111D14">
        <w:lastRenderedPageBreak/>
        <w:t xml:space="preserve">covariates and the provided </w:t>
      </w:r>
      <w:r w:rsidR="003E5F91">
        <w:t>binary feature as the target variable. The scores generated by this model are what we use to calculate the AUC of this method.</w:t>
      </w:r>
    </w:p>
    <w:p w14:paraId="0301EEB0" w14:textId="0A065FEF" w:rsidR="003E5F91" w:rsidRDefault="003E5F91" w:rsidP="003E5F91">
      <w:pPr>
        <w:pStyle w:val="ListParagraph"/>
        <w:numPr>
          <w:ilvl w:val="0"/>
          <w:numId w:val="2"/>
        </w:numPr>
      </w:pPr>
      <w:r>
        <w:rPr>
          <w:b/>
        </w:rPr>
        <w:t xml:space="preserve">Counting </w:t>
      </w:r>
      <w:r w:rsidR="007D3A89">
        <w:rPr>
          <w:b/>
        </w:rPr>
        <w:t>Neighbors</w:t>
      </w:r>
      <w:r>
        <w:t>: For each node, we calculate a score by summing up its positive neighbors (i.e., all nodes that are one edge away and have a value of 1 in the binary feature). We use these scores to calculate the AUC of this method.</w:t>
      </w:r>
    </w:p>
    <w:p w14:paraId="790B9DD9" w14:textId="0E5DB13C" w:rsidR="003E5F91" w:rsidRDefault="007D3A89" w:rsidP="00111D14">
      <w:pPr>
        <w:pStyle w:val="ListParagraph"/>
        <w:numPr>
          <w:ilvl w:val="0"/>
          <w:numId w:val="2"/>
        </w:numPr>
      </w:pPr>
      <w:r w:rsidRPr="007D3A89">
        <w:rPr>
          <w:b/>
        </w:rPr>
        <w:t>Combined</w:t>
      </w:r>
      <w:r>
        <w:t xml:space="preserve">: This method is the same as the “FDG Method”, but it also includes the “Counting Neighbors” score as part of the SVM model </w:t>
      </w:r>
      <w:r w:rsidR="004D658F">
        <w:t>features</w:t>
      </w:r>
      <w:r>
        <w:t>.</w:t>
      </w:r>
    </w:p>
    <w:p w14:paraId="3B64F1E9" w14:textId="4E934E2E" w:rsidR="00B03006" w:rsidRDefault="00B03006" w:rsidP="00111D14">
      <w:pPr>
        <w:pStyle w:val="ListParagraph"/>
        <w:numPr>
          <w:ilvl w:val="0"/>
          <w:numId w:val="2"/>
        </w:numPr>
      </w:pPr>
      <w:r>
        <w:rPr>
          <w:b/>
        </w:rPr>
        <w:t>Floyd</w:t>
      </w:r>
      <w:r w:rsidR="001D5BB5" w:rsidRPr="001D5BB5">
        <w:rPr>
          <w:b/>
        </w:rPr>
        <w:t>-Warshall</w:t>
      </w:r>
      <w:r w:rsidR="001D5BB5">
        <w:t xml:space="preserve">: </w:t>
      </w:r>
      <w:r w:rsidR="00E16DAB">
        <w:t xml:space="preserve">We use </w:t>
      </w:r>
      <w:r w:rsidR="00C74712">
        <w:t xml:space="preserve">the </w:t>
      </w:r>
      <w:r w:rsidR="00E16DAB">
        <w:t xml:space="preserve">Floyd-Warshall </w:t>
      </w:r>
      <w:r w:rsidR="00C74712">
        <w:t xml:space="preserve">algorithm </w:t>
      </w:r>
      <w:r w:rsidR="00E16DAB">
        <w:t xml:space="preserve">to </w:t>
      </w:r>
      <w:r w:rsidR="00C74712">
        <w:t xml:space="preserve">find </w:t>
      </w:r>
      <w:r w:rsidR="005F6224">
        <w:t>the</w:t>
      </w:r>
      <w:r w:rsidR="00C74712">
        <w:t xml:space="preserve"> shortest paths</w:t>
      </w:r>
      <w:r w:rsidR="005F6224">
        <w:t xml:space="preserve"> from all nodes to all nodes</w:t>
      </w:r>
      <w:r w:rsidR="00C74712">
        <w:t xml:space="preserve">. </w:t>
      </w:r>
      <w:r w:rsidR="00F433D8">
        <w:t>F</w:t>
      </w:r>
      <w:r w:rsidR="0077444D">
        <w:t>or each node</w:t>
      </w:r>
      <w:r w:rsidR="005F6224">
        <w:t>, we calculate a score by summing up</w:t>
      </w:r>
      <w:r w:rsidR="002434A8">
        <w:t xml:space="preserve"> the shortest distance</w:t>
      </w:r>
      <w:r w:rsidR="00F433D8">
        <w:t>s</w:t>
      </w:r>
      <w:r w:rsidR="002434A8">
        <w:t xml:space="preserve"> to all positive </w:t>
      </w:r>
      <w:r w:rsidR="00701F7B">
        <w:t>nodes</w:t>
      </w:r>
      <w:r w:rsidR="002434A8">
        <w:t xml:space="preserve"> </w:t>
      </w:r>
      <w:r w:rsidR="002434A8">
        <w:t xml:space="preserve">(i.e., </w:t>
      </w:r>
      <w:r w:rsidR="00701F7B">
        <w:t>the</w:t>
      </w:r>
      <w:r w:rsidR="002434A8">
        <w:t xml:space="preserve"> nodes that have a value of 1 in the binary feature)</w:t>
      </w:r>
      <w:r w:rsidR="00F433D8">
        <w:t>. We then multiplied th</w:t>
      </w:r>
      <w:r w:rsidR="00157740">
        <w:t>ese</w:t>
      </w:r>
      <w:r w:rsidR="00F433D8">
        <w:t xml:space="preserve"> score</w:t>
      </w:r>
      <w:r w:rsidR="00157740">
        <w:t>s</w:t>
      </w:r>
      <w:r w:rsidR="00F433D8">
        <w:t xml:space="preserve"> by -1. We used these scores </w:t>
      </w:r>
      <w:r w:rsidR="00701F7B">
        <w:t>to calculate the AUC of this method.</w:t>
      </w:r>
    </w:p>
    <w:p w14:paraId="7AF1E16F" w14:textId="3060B906" w:rsidR="00D2484A" w:rsidRPr="00603D36" w:rsidRDefault="00555540" w:rsidP="00603D36">
      <w:r>
        <w:t>We use these methods to predict each of the binary features in the network. Therefore, we r</w:t>
      </w:r>
      <w:r w:rsidR="006A0B1A">
        <w:t>un 576 tests in total (i.e., 576</w:t>
      </w:r>
      <w:r>
        <w:t xml:space="preserve"> AUC results for each method). </w:t>
      </w:r>
    </w:p>
    <w:p w14:paraId="41470EC6" w14:textId="680E4816" w:rsidR="00A52C71" w:rsidRDefault="00A52C71" w:rsidP="00A52C71">
      <w:pPr>
        <w:pStyle w:val="Heading2"/>
      </w:pPr>
      <w:r>
        <w:t>Results</w:t>
      </w:r>
    </w:p>
    <w:p w14:paraId="213F053B" w14:textId="42E200E6" w:rsidR="006A0B1A" w:rsidRDefault="006A0B1A" w:rsidP="00555540">
      <w:r>
        <w:t>The graph below presents a summary of the performance of each method for</w:t>
      </w:r>
      <w:r w:rsidR="008059DA">
        <w:t xml:space="preserve"> the</w:t>
      </w:r>
      <w:r>
        <w:t xml:space="preserve"> 576 target variables.</w:t>
      </w:r>
    </w:p>
    <w:p w14:paraId="3D51103D" w14:textId="6A0136C6" w:rsidR="006A0B1A" w:rsidRDefault="006900FD" w:rsidP="006A0B1A">
      <w:pPr>
        <w:jc w:val="center"/>
      </w:pPr>
      <w:r>
        <w:rPr>
          <w:noProof/>
        </w:rPr>
        <w:drawing>
          <wp:inline distT="0" distB="0" distL="0" distR="0" wp14:anchorId="4B9F3201" wp14:editId="5929AC77">
            <wp:extent cx="5692140" cy="4800600"/>
            <wp:effectExtent l="0" t="0" r="3810" b="0"/>
            <wp:docPr id="3" name="Chart 3">
              <a:extLst xmlns:a="http://schemas.openxmlformats.org/drawingml/2006/main">
                <a:ext uri="{FF2B5EF4-FFF2-40B4-BE49-F238E27FC236}">
                  <a16:creationId xmlns:a16="http://schemas.microsoft.com/office/drawing/2014/main" id="{899770B0-A3AD-4CB1-9F9E-458E481758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6BC66F7" w14:textId="3C97F9EF" w:rsidR="003B379F" w:rsidRDefault="003B379F" w:rsidP="006A0B1A">
      <w:pPr>
        <w:jc w:val="center"/>
      </w:pPr>
      <w:r>
        <w:t>Graph 1: Performance of the 3 methods for all target variables</w:t>
      </w:r>
    </w:p>
    <w:p w14:paraId="06F064D7" w14:textId="47AB9C8A" w:rsidR="00555540" w:rsidRDefault="003B379F" w:rsidP="00555540">
      <w:r>
        <w:lastRenderedPageBreak/>
        <w:t>As shown in the r</w:t>
      </w:r>
      <w:r w:rsidR="00555540">
        <w:t>esults</w:t>
      </w:r>
      <w:r>
        <w:t xml:space="preserve"> table below, </w:t>
      </w:r>
      <w:r w:rsidR="00555540">
        <w:t>“Counting Neighbors”</w:t>
      </w:r>
      <w:r w:rsidR="006A0B1A">
        <w:t xml:space="preserve"> (</w:t>
      </w:r>
      <w:r w:rsidR="006900FD">
        <w:t>red</w:t>
      </w:r>
      <w:r w:rsidR="006A0B1A">
        <w:t>)</w:t>
      </w:r>
      <w:r w:rsidR="00555540">
        <w:t xml:space="preserve"> outperforms the other </w:t>
      </w:r>
      <w:r w:rsidR="00AB5C90">
        <w:t>three</w:t>
      </w:r>
      <w:r w:rsidR="00555540">
        <w:t xml:space="preserve"> methods</w:t>
      </w:r>
      <w:r>
        <w:t xml:space="preserve"> most of the time</w:t>
      </w:r>
      <w:r w:rsidR="00555540">
        <w:t>.</w:t>
      </w:r>
      <w:r>
        <w:t xml:space="preserve"> A surprising fact is that combining both the proposed method and the </w:t>
      </w:r>
      <w:r w:rsidR="009D4276">
        <w:t xml:space="preserve">“Counting Neighbors” </w:t>
      </w:r>
      <w:r>
        <w:t>method harms the performance of both.</w:t>
      </w:r>
    </w:p>
    <w:tbl>
      <w:tblPr>
        <w:tblStyle w:val="GridTable5Dark-Accent1"/>
        <w:tblW w:w="0" w:type="auto"/>
        <w:tblLayout w:type="fixed"/>
        <w:tblLook w:val="04A0" w:firstRow="1" w:lastRow="0" w:firstColumn="1" w:lastColumn="0" w:noHBand="0" w:noVBand="1"/>
      </w:tblPr>
      <w:tblGrid>
        <w:gridCol w:w="2515"/>
        <w:gridCol w:w="1800"/>
        <w:gridCol w:w="2160"/>
        <w:gridCol w:w="1260"/>
        <w:gridCol w:w="1615"/>
      </w:tblGrid>
      <w:tr w:rsidR="006900FD" w14:paraId="2128B05B" w14:textId="291F8F01" w:rsidTr="000B06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242CDC2F" w14:textId="77777777" w:rsidR="006900FD" w:rsidRDefault="006900FD" w:rsidP="003B379F">
            <w:pPr>
              <w:jc w:val="center"/>
            </w:pPr>
          </w:p>
        </w:tc>
        <w:tc>
          <w:tcPr>
            <w:tcW w:w="1800" w:type="dxa"/>
          </w:tcPr>
          <w:p w14:paraId="6807CB11" w14:textId="12B85CDA" w:rsidR="006900FD" w:rsidRDefault="006900FD" w:rsidP="003B379F">
            <w:pPr>
              <w:jc w:val="center"/>
              <w:cnfStyle w:val="100000000000" w:firstRow="1" w:lastRow="0" w:firstColumn="0" w:lastColumn="0" w:oddVBand="0" w:evenVBand="0" w:oddHBand="0" w:evenHBand="0" w:firstRowFirstColumn="0" w:firstRowLastColumn="0" w:lastRowFirstColumn="0" w:lastRowLastColumn="0"/>
            </w:pPr>
            <w:r>
              <w:t>FDG</w:t>
            </w:r>
          </w:p>
        </w:tc>
        <w:tc>
          <w:tcPr>
            <w:tcW w:w="2160" w:type="dxa"/>
          </w:tcPr>
          <w:p w14:paraId="0E063CC5" w14:textId="4F09444C" w:rsidR="006900FD" w:rsidRDefault="006900FD" w:rsidP="003B379F">
            <w:pPr>
              <w:jc w:val="center"/>
              <w:cnfStyle w:val="100000000000" w:firstRow="1" w:lastRow="0" w:firstColumn="0" w:lastColumn="0" w:oddVBand="0" w:evenVBand="0" w:oddHBand="0" w:evenHBand="0" w:firstRowFirstColumn="0" w:firstRowLastColumn="0" w:lastRowFirstColumn="0" w:lastRowLastColumn="0"/>
            </w:pPr>
            <w:r>
              <w:t>Counting Neighbors</w:t>
            </w:r>
          </w:p>
        </w:tc>
        <w:tc>
          <w:tcPr>
            <w:tcW w:w="1260" w:type="dxa"/>
          </w:tcPr>
          <w:p w14:paraId="20561322" w14:textId="6275D7A8" w:rsidR="006900FD" w:rsidRDefault="006900FD" w:rsidP="003B379F">
            <w:pPr>
              <w:jc w:val="center"/>
              <w:cnfStyle w:val="100000000000" w:firstRow="1" w:lastRow="0" w:firstColumn="0" w:lastColumn="0" w:oddVBand="0" w:evenVBand="0" w:oddHBand="0" w:evenHBand="0" w:firstRowFirstColumn="0" w:firstRowLastColumn="0" w:lastRowFirstColumn="0" w:lastRowLastColumn="0"/>
            </w:pPr>
            <w:r>
              <w:t>Combined</w:t>
            </w:r>
          </w:p>
        </w:tc>
        <w:tc>
          <w:tcPr>
            <w:tcW w:w="1615" w:type="dxa"/>
          </w:tcPr>
          <w:p w14:paraId="3ABDD12F" w14:textId="4DB2C5C0" w:rsidR="006900FD" w:rsidRDefault="000B062C" w:rsidP="003B379F">
            <w:pPr>
              <w:jc w:val="center"/>
              <w:cnfStyle w:val="100000000000" w:firstRow="1" w:lastRow="0" w:firstColumn="0" w:lastColumn="0" w:oddVBand="0" w:evenVBand="0" w:oddHBand="0" w:evenHBand="0" w:firstRowFirstColumn="0" w:firstRowLastColumn="0" w:lastRowFirstColumn="0" w:lastRowLastColumn="0"/>
            </w:pPr>
            <w:r>
              <w:t>Floyd-Warshall</w:t>
            </w:r>
          </w:p>
        </w:tc>
      </w:tr>
      <w:tr w:rsidR="006900FD" w14:paraId="7E46935B" w14:textId="6C695F8F" w:rsidTr="000B06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310264F5" w14:textId="24A4F8A5" w:rsidR="006900FD" w:rsidRDefault="006900FD" w:rsidP="003B379F">
            <w:pPr>
              <w:jc w:val="center"/>
            </w:pPr>
            <w:r>
              <w:t>Average AUC</w:t>
            </w:r>
          </w:p>
        </w:tc>
        <w:tc>
          <w:tcPr>
            <w:tcW w:w="1800" w:type="dxa"/>
          </w:tcPr>
          <w:p w14:paraId="43E7D2EF" w14:textId="61BE387E" w:rsidR="006900FD" w:rsidRDefault="006900FD" w:rsidP="003B379F">
            <w:pPr>
              <w:jc w:val="center"/>
              <w:cnfStyle w:val="000000100000" w:firstRow="0" w:lastRow="0" w:firstColumn="0" w:lastColumn="0" w:oddVBand="0" w:evenVBand="0" w:oddHBand="1" w:evenHBand="0" w:firstRowFirstColumn="0" w:firstRowLastColumn="0" w:lastRowFirstColumn="0" w:lastRowLastColumn="0"/>
            </w:pPr>
            <w:r>
              <w:t>0.</w:t>
            </w:r>
            <w:r w:rsidR="00C40926">
              <w:t>70</w:t>
            </w:r>
          </w:p>
        </w:tc>
        <w:tc>
          <w:tcPr>
            <w:tcW w:w="2160" w:type="dxa"/>
          </w:tcPr>
          <w:p w14:paraId="2F94030D" w14:textId="2FCBE85E" w:rsidR="006900FD" w:rsidRDefault="006900FD" w:rsidP="003B379F">
            <w:pPr>
              <w:jc w:val="center"/>
              <w:cnfStyle w:val="000000100000" w:firstRow="0" w:lastRow="0" w:firstColumn="0" w:lastColumn="0" w:oddVBand="0" w:evenVBand="0" w:oddHBand="1" w:evenHBand="0" w:firstRowFirstColumn="0" w:firstRowLastColumn="0" w:lastRowFirstColumn="0" w:lastRowLastColumn="0"/>
            </w:pPr>
            <w:r>
              <w:t>0.80</w:t>
            </w:r>
          </w:p>
        </w:tc>
        <w:tc>
          <w:tcPr>
            <w:tcW w:w="1260" w:type="dxa"/>
          </w:tcPr>
          <w:p w14:paraId="5C45D699" w14:textId="0346D769" w:rsidR="006900FD" w:rsidRDefault="006900FD" w:rsidP="003B379F">
            <w:pPr>
              <w:jc w:val="center"/>
              <w:cnfStyle w:val="000000100000" w:firstRow="0" w:lastRow="0" w:firstColumn="0" w:lastColumn="0" w:oddVBand="0" w:evenVBand="0" w:oddHBand="1" w:evenHBand="0" w:firstRowFirstColumn="0" w:firstRowLastColumn="0" w:lastRowFirstColumn="0" w:lastRowLastColumn="0"/>
            </w:pPr>
            <w:r>
              <w:t>0.</w:t>
            </w:r>
            <w:r w:rsidR="00C40926">
              <w:t>50</w:t>
            </w:r>
          </w:p>
        </w:tc>
        <w:tc>
          <w:tcPr>
            <w:tcW w:w="1615" w:type="dxa"/>
          </w:tcPr>
          <w:p w14:paraId="2183D6A1" w14:textId="6D68E6DA" w:rsidR="006900FD" w:rsidRDefault="005E75F4" w:rsidP="003B379F">
            <w:pPr>
              <w:jc w:val="center"/>
              <w:cnfStyle w:val="000000100000" w:firstRow="0" w:lastRow="0" w:firstColumn="0" w:lastColumn="0" w:oddVBand="0" w:evenVBand="0" w:oddHBand="1" w:evenHBand="0" w:firstRowFirstColumn="0" w:firstRowLastColumn="0" w:lastRowFirstColumn="0" w:lastRowLastColumn="0"/>
            </w:pPr>
            <w:r>
              <w:t>0.53</w:t>
            </w:r>
          </w:p>
        </w:tc>
      </w:tr>
      <w:tr w:rsidR="006900FD" w14:paraId="329BD07B" w14:textId="080BEB7A" w:rsidTr="000B062C">
        <w:tc>
          <w:tcPr>
            <w:cnfStyle w:val="001000000000" w:firstRow="0" w:lastRow="0" w:firstColumn="1" w:lastColumn="0" w:oddVBand="0" w:evenVBand="0" w:oddHBand="0" w:evenHBand="0" w:firstRowFirstColumn="0" w:firstRowLastColumn="0" w:lastRowFirstColumn="0" w:lastRowLastColumn="0"/>
            <w:tcW w:w="2515" w:type="dxa"/>
          </w:tcPr>
          <w:p w14:paraId="748FF9D9" w14:textId="586C6570" w:rsidR="006900FD" w:rsidRDefault="006900FD" w:rsidP="003B379F">
            <w:pPr>
              <w:jc w:val="center"/>
            </w:pPr>
            <w:r>
              <w:t>Average Rank (1 being the best, 4 the worst)</w:t>
            </w:r>
          </w:p>
        </w:tc>
        <w:tc>
          <w:tcPr>
            <w:tcW w:w="1800" w:type="dxa"/>
          </w:tcPr>
          <w:p w14:paraId="5270FA55" w14:textId="1738C229" w:rsidR="006900FD" w:rsidRDefault="006900FD" w:rsidP="003B379F">
            <w:pPr>
              <w:jc w:val="center"/>
              <w:cnfStyle w:val="000000000000" w:firstRow="0" w:lastRow="0" w:firstColumn="0" w:lastColumn="0" w:oddVBand="0" w:evenVBand="0" w:oddHBand="0" w:evenHBand="0" w:firstRowFirstColumn="0" w:firstRowLastColumn="0" w:lastRowFirstColumn="0" w:lastRowLastColumn="0"/>
            </w:pPr>
            <w:r>
              <w:t>2.</w:t>
            </w:r>
            <w:r w:rsidR="00B70E77">
              <w:t>27</w:t>
            </w:r>
          </w:p>
        </w:tc>
        <w:tc>
          <w:tcPr>
            <w:tcW w:w="2160" w:type="dxa"/>
          </w:tcPr>
          <w:p w14:paraId="53407C80" w14:textId="5A0D061C" w:rsidR="006900FD" w:rsidRDefault="006900FD" w:rsidP="003B379F">
            <w:pPr>
              <w:jc w:val="center"/>
              <w:cnfStyle w:val="000000000000" w:firstRow="0" w:lastRow="0" w:firstColumn="0" w:lastColumn="0" w:oddVBand="0" w:evenVBand="0" w:oddHBand="0" w:evenHBand="0" w:firstRowFirstColumn="0" w:firstRowLastColumn="0" w:lastRowFirstColumn="0" w:lastRowLastColumn="0"/>
            </w:pPr>
            <w:r>
              <w:t>1.</w:t>
            </w:r>
            <w:r w:rsidR="00135839">
              <w:t>44</w:t>
            </w:r>
          </w:p>
        </w:tc>
        <w:tc>
          <w:tcPr>
            <w:tcW w:w="1260" w:type="dxa"/>
          </w:tcPr>
          <w:p w14:paraId="6BF50A5F" w14:textId="76E69AA4" w:rsidR="006900FD" w:rsidRDefault="00135839" w:rsidP="003B379F">
            <w:pPr>
              <w:jc w:val="center"/>
              <w:cnfStyle w:val="000000000000" w:firstRow="0" w:lastRow="0" w:firstColumn="0" w:lastColumn="0" w:oddVBand="0" w:evenVBand="0" w:oddHBand="0" w:evenHBand="0" w:firstRowFirstColumn="0" w:firstRowLastColumn="0" w:lastRowFirstColumn="0" w:lastRowLastColumn="0"/>
            </w:pPr>
            <w:r>
              <w:t>3</w:t>
            </w:r>
            <w:r w:rsidR="006900FD">
              <w:t>.</w:t>
            </w:r>
            <w:r>
              <w:t>19</w:t>
            </w:r>
          </w:p>
        </w:tc>
        <w:tc>
          <w:tcPr>
            <w:tcW w:w="1615" w:type="dxa"/>
          </w:tcPr>
          <w:p w14:paraId="4C55601E" w14:textId="41AFED80" w:rsidR="006900FD" w:rsidRDefault="00135839" w:rsidP="003B379F">
            <w:pPr>
              <w:jc w:val="center"/>
              <w:cnfStyle w:val="000000000000" w:firstRow="0" w:lastRow="0" w:firstColumn="0" w:lastColumn="0" w:oddVBand="0" w:evenVBand="0" w:oddHBand="0" w:evenHBand="0" w:firstRowFirstColumn="0" w:firstRowLastColumn="0" w:lastRowFirstColumn="0" w:lastRowLastColumn="0"/>
            </w:pPr>
            <w:r>
              <w:t>3.10</w:t>
            </w:r>
          </w:p>
        </w:tc>
      </w:tr>
      <w:tr w:rsidR="006900FD" w14:paraId="5154B791" w14:textId="53159FFC" w:rsidTr="000B06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1E99BCCD" w14:textId="698D49B4" w:rsidR="006900FD" w:rsidRDefault="006900FD" w:rsidP="003B379F">
            <w:pPr>
              <w:jc w:val="center"/>
            </w:pPr>
            <w:r>
              <w:t>Times ranked as 1st</w:t>
            </w:r>
          </w:p>
        </w:tc>
        <w:tc>
          <w:tcPr>
            <w:tcW w:w="1800" w:type="dxa"/>
          </w:tcPr>
          <w:p w14:paraId="0AECCE35" w14:textId="0556C001" w:rsidR="006900FD" w:rsidRDefault="00750DA5" w:rsidP="003B379F">
            <w:pPr>
              <w:jc w:val="center"/>
              <w:cnfStyle w:val="000000100000" w:firstRow="0" w:lastRow="0" w:firstColumn="0" w:lastColumn="0" w:oddVBand="0" w:evenVBand="0" w:oddHBand="1" w:evenHBand="0" w:firstRowFirstColumn="0" w:firstRowLastColumn="0" w:lastRowFirstColumn="0" w:lastRowLastColumn="0"/>
            </w:pPr>
            <w:r>
              <w:t>131</w:t>
            </w:r>
          </w:p>
        </w:tc>
        <w:tc>
          <w:tcPr>
            <w:tcW w:w="2160" w:type="dxa"/>
          </w:tcPr>
          <w:p w14:paraId="39AF708A" w14:textId="6EB7A7C8" w:rsidR="006900FD" w:rsidRDefault="00750DA5" w:rsidP="003B379F">
            <w:pPr>
              <w:jc w:val="center"/>
              <w:cnfStyle w:val="000000100000" w:firstRow="0" w:lastRow="0" w:firstColumn="0" w:lastColumn="0" w:oddVBand="0" w:evenVBand="0" w:oddHBand="1" w:evenHBand="0" w:firstRowFirstColumn="0" w:firstRowLastColumn="0" w:lastRowFirstColumn="0" w:lastRowLastColumn="0"/>
            </w:pPr>
            <w:r>
              <w:t>386</w:t>
            </w:r>
          </w:p>
        </w:tc>
        <w:tc>
          <w:tcPr>
            <w:tcW w:w="1260" w:type="dxa"/>
          </w:tcPr>
          <w:p w14:paraId="1A7D3B32" w14:textId="3B27FBD3" w:rsidR="006900FD" w:rsidRDefault="00750DA5" w:rsidP="003B379F">
            <w:pPr>
              <w:jc w:val="center"/>
              <w:cnfStyle w:val="000000100000" w:firstRow="0" w:lastRow="0" w:firstColumn="0" w:lastColumn="0" w:oddVBand="0" w:evenVBand="0" w:oddHBand="1" w:evenHBand="0" w:firstRowFirstColumn="0" w:firstRowLastColumn="0" w:lastRowFirstColumn="0" w:lastRowLastColumn="0"/>
            </w:pPr>
            <w:r>
              <w:t>34</w:t>
            </w:r>
          </w:p>
        </w:tc>
        <w:tc>
          <w:tcPr>
            <w:tcW w:w="1615" w:type="dxa"/>
          </w:tcPr>
          <w:p w14:paraId="7FA75571" w14:textId="4DC4F5B9" w:rsidR="006900FD" w:rsidRDefault="00750DA5" w:rsidP="003B379F">
            <w:pPr>
              <w:jc w:val="center"/>
              <w:cnfStyle w:val="000000100000" w:firstRow="0" w:lastRow="0" w:firstColumn="0" w:lastColumn="0" w:oddVBand="0" w:evenVBand="0" w:oddHBand="1" w:evenHBand="0" w:firstRowFirstColumn="0" w:firstRowLastColumn="0" w:lastRowFirstColumn="0" w:lastRowLastColumn="0"/>
            </w:pPr>
            <w:r>
              <w:t>26</w:t>
            </w:r>
          </w:p>
        </w:tc>
      </w:tr>
      <w:tr w:rsidR="006900FD" w14:paraId="66E4C3EE" w14:textId="4BD2B7EE" w:rsidTr="000B062C">
        <w:tc>
          <w:tcPr>
            <w:cnfStyle w:val="001000000000" w:firstRow="0" w:lastRow="0" w:firstColumn="1" w:lastColumn="0" w:oddVBand="0" w:evenVBand="0" w:oddHBand="0" w:evenHBand="0" w:firstRowFirstColumn="0" w:firstRowLastColumn="0" w:lastRowFirstColumn="0" w:lastRowLastColumn="0"/>
            <w:tcW w:w="2515" w:type="dxa"/>
          </w:tcPr>
          <w:p w14:paraId="737B8A56" w14:textId="3A08B8D8" w:rsidR="006900FD" w:rsidRDefault="006900FD" w:rsidP="003B379F">
            <w:pPr>
              <w:jc w:val="center"/>
            </w:pPr>
            <w:r>
              <w:t>Times ranked as 2nd</w:t>
            </w:r>
          </w:p>
        </w:tc>
        <w:tc>
          <w:tcPr>
            <w:tcW w:w="1800" w:type="dxa"/>
          </w:tcPr>
          <w:p w14:paraId="6576F2A3" w14:textId="283F6108" w:rsidR="006900FD" w:rsidRDefault="00C2165E" w:rsidP="003B379F">
            <w:pPr>
              <w:jc w:val="center"/>
              <w:cnfStyle w:val="000000000000" w:firstRow="0" w:lastRow="0" w:firstColumn="0" w:lastColumn="0" w:oddVBand="0" w:evenVBand="0" w:oddHBand="0" w:evenHBand="0" w:firstRowFirstColumn="0" w:firstRowLastColumn="0" w:lastRowFirstColumn="0" w:lastRowLastColumn="0"/>
            </w:pPr>
            <w:r>
              <w:t>252</w:t>
            </w:r>
          </w:p>
        </w:tc>
        <w:tc>
          <w:tcPr>
            <w:tcW w:w="2160" w:type="dxa"/>
          </w:tcPr>
          <w:p w14:paraId="1F47388D" w14:textId="2B4283D5" w:rsidR="006900FD" w:rsidRDefault="00C2165E" w:rsidP="003B379F">
            <w:pPr>
              <w:jc w:val="center"/>
              <w:cnfStyle w:val="000000000000" w:firstRow="0" w:lastRow="0" w:firstColumn="0" w:lastColumn="0" w:oddVBand="0" w:evenVBand="0" w:oddHBand="0" w:evenHBand="0" w:firstRowFirstColumn="0" w:firstRowLastColumn="0" w:lastRowFirstColumn="0" w:lastRowLastColumn="0"/>
            </w:pPr>
            <w:r>
              <w:t>141</w:t>
            </w:r>
          </w:p>
        </w:tc>
        <w:tc>
          <w:tcPr>
            <w:tcW w:w="1260" w:type="dxa"/>
          </w:tcPr>
          <w:p w14:paraId="0A512AD4" w14:textId="7902D877" w:rsidR="006900FD" w:rsidRDefault="00C2165E" w:rsidP="003B379F">
            <w:pPr>
              <w:jc w:val="center"/>
              <w:cnfStyle w:val="000000000000" w:firstRow="0" w:lastRow="0" w:firstColumn="0" w:lastColumn="0" w:oddVBand="0" w:evenVBand="0" w:oddHBand="0" w:evenHBand="0" w:firstRowFirstColumn="0" w:firstRowLastColumn="0" w:lastRowFirstColumn="0" w:lastRowLastColumn="0"/>
            </w:pPr>
            <w:r>
              <w:t>72</w:t>
            </w:r>
          </w:p>
        </w:tc>
        <w:tc>
          <w:tcPr>
            <w:tcW w:w="1615" w:type="dxa"/>
          </w:tcPr>
          <w:p w14:paraId="6DE700A5" w14:textId="3BE632F1" w:rsidR="006900FD" w:rsidRDefault="00C2165E" w:rsidP="003B379F">
            <w:pPr>
              <w:jc w:val="center"/>
              <w:cnfStyle w:val="000000000000" w:firstRow="0" w:lastRow="0" w:firstColumn="0" w:lastColumn="0" w:oddVBand="0" w:evenVBand="0" w:oddHBand="0" w:evenHBand="0" w:firstRowFirstColumn="0" w:firstRowLastColumn="0" w:lastRowFirstColumn="0" w:lastRowLastColumn="0"/>
            </w:pPr>
            <w:r>
              <w:t>110</w:t>
            </w:r>
          </w:p>
        </w:tc>
      </w:tr>
      <w:tr w:rsidR="006900FD" w14:paraId="708EDCCA" w14:textId="36F903C1" w:rsidTr="000B06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32B19842" w14:textId="5F220939" w:rsidR="006900FD" w:rsidRDefault="006900FD" w:rsidP="003B379F">
            <w:pPr>
              <w:jc w:val="center"/>
            </w:pPr>
            <w:r>
              <w:t>Times ranked as 3rd</w:t>
            </w:r>
          </w:p>
        </w:tc>
        <w:tc>
          <w:tcPr>
            <w:tcW w:w="1800" w:type="dxa"/>
          </w:tcPr>
          <w:p w14:paraId="622AE88D" w14:textId="432B5609" w:rsidR="006900FD" w:rsidRDefault="00C2165E" w:rsidP="003B379F">
            <w:pPr>
              <w:jc w:val="center"/>
              <w:cnfStyle w:val="000000100000" w:firstRow="0" w:lastRow="0" w:firstColumn="0" w:lastColumn="0" w:oddVBand="0" w:evenVBand="0" w:oddHBand="1" w:evenHBand="0" w:firstRowFirstColumn="0" w:firstRowLastColumn="0" w:lastRowFirstColumn="0" w:lastRowLastColumn="0"/>
            </w:pPr>
            <w:r>
              <w:t>96</w:t>
            </w:r>
          </w:p>
        </w:tc>
        <w:tc>
          <w:tcPr>
            <w:tcW w:w="2160" w:type="dxa"/>
          </w:tcPr>
          <w:p w14:paraId="23285B7E" w14:textId="6EBBFA35" w:rsidR="006900FD" w:rsidRDefault="004616C0" w:rsidP="003B379F">
            <w:pPr>
              <w:jc w:val="center"/>
              <w:cnfStyle w:val="000000100000" w:firstRow="0" w:lastRow="0" w:firstColumn="0" w:lastColumn="0" w:oddVBand="0" w:evenVBand="0" w:oddHBand="1" w:evenHBand="0" w:firstRowFirstColumn="0" w:firstRowLastColumn="0" w:lastRowFirstColumn="0" w:lastRowLastColumn="0"/>
            </w:pPr>
            <w:r>
              <w:t>37</w:t>
            </w:r>
          </w:p>
        </w:tc>
        <w:tc>
          <w:tcPr>
            <w:tcW w:w="1260" w:type="dxa"/>
          </w:tcPr>
          <w:p w14:paraId="5E4AA453" w14:textId="767E7566" w:rsidR="006900FD" w:rsidRDefault="004616C0" w:rsidP="003B379F">
            <w:pPr>
              <w:jc w:val="center"/>
              <w:cnfStyle w:val="000000100000" w:firstRow="0" w:lastRow="0" w:firstColumn="0" w:lastColumn="0" w:oddVBand="0" w:evenVBand="0" w:oddHBand="1" w:evenHBand="0" w:firstRowFirstColumn="0" w:firstRowLastColumn="0" w:lastRowFirstColumn="0" w:lastRowLastColumn="0"/>
            </w:pPr>
            <w:r>
              <w:t>222</w:t>
            </w:r>
          </w:p>
        </w:tc>
        <w:tc>
          <w:tcPr>
            <w:tcW w:w="1615" w:type="dxa"/>
          </w:tcPr>
          <w:p w14:paraId="0A11DC35" w14:textId="60EED49C" w:rsidR="006900FD" w:rsidRDefault="004616C0" w:rsidP="003B379F">
            <w:pPr>
              <w:jc w:val="center"/>
              <w:cnfStyle w:val="000000100000" w:firstRow="0" w:lastRow="0" w:firstColumn="0" w:lastColumn="0" w:oddVBand="0" w:evenVBand="0" w:oddHBand="1" w:evenHBand="0" w:firstRowFirstColumn="0" w:firstRowLastColumn="0" w:lastRowFirstColumn="0" w:lastRowLastColumn="0"/>
            </w:pPr>
            <w:r>
              <w:t>218</w:t>
            </w:r>
          </w:p>
        </w:tc>
      </w:tr>
      <w:tr w:rsidR="005E75F4" w14:paraId="0D13B271" w14:textId="77777777" w:rsidTr="000B062C">
        <w:tc>
          <w:tcPr>
            <w:cnfStyle w:val="001000000000" w:firstRow="0" w:lastRow="0" w:firstColumn="1" w:lastColumn="0" w:oddVBand="0" w:evenVBand="0" w:oddHBand="0" w:evenHBand="0" w:firstRowFirstColumn="0" w:firstRowLastColumn="0" w:lastRowFirstColumn="0" w:lastRowLastColumn="0"/>
            <w:tcW w:w="2515" w:type="dxa"/>
          </w:tcPr>
          <w:p w14:paraId="1B24E084" w14:textId="35F50079" w:rsidR="005E75F4" w:rsidRDefault="005E75F4" w:rsidP="003B379F">
            <w:pPr>
              <w:jc w:val="center"/>
            </w:pPr>
            <w:r>
              <w:t xml:space="preserve">Times ranked as </w:t>
            </w:r>
            <w:r>
              <w:t>4th</w:t>
            </w:r>
          </w:p>
        </w:tc>
        <w:tc>
          <w:tcPr>
            <w:tcW w:w="1800" w:type="dxa"/>
          </w:tcPr>
          <w:p w14:paraId="70C5DE20" w14:textId="6F2ADE08" w:rsidR="005E75F4" w:rsidRDefault="00C2165E" w:rsidP="003B379F">
            <w:pPr>
              <w:jc w:val="center"/>
              <w:cnfStyle w:val="000000000000" w:firstRow="0" w:lastRow="0" w:firstColumn="0" w:lastColumn="0" w:oddVBand="0" w:evenVBand="0" w:oddHBand="0" w:evenHBand="0" w:firstRowFirstColumn="0" w:firstRowLastColumn="0" w:lastRowFirstColumn="0" w:lastRowLastColumn="0"/>
            </w:pPr>
            <w:r>
              <w:t>95</w:t>
            </w:r>
          </w:p>
        </w:tc>
        <w:tc>
          <w:tcPr>
            <w:tcW w:w="2160" w:type="dxa"/>
          </w:tcPr>
          <w:p w14:paraId="71E757F9" w14:textId="481745D0" w:rsidR="005E75F4" w:rsidRDefault="004616C0" w:rsidP="003B379F">
            <w:pPr>
              <w:jc w:val="center"/>
              <w:cnfStyle w:val="000000000000" w:firstRow="0" w:lastRow="0" w:firstColumn="0" w:lastColumn="0" w:oddVBand="0" w:evenVBand="0" w:oddHBand="0" w:evenHBand="0" w:firstRowFirstColumn="0" w:firstRowLastColumn="0" w:lastRowFirstColumn="0" w:lastRowLastColumn="0"/>
            </w:pPr>
            <w:r>
              <w:t>12</w:t>
            </w:r>
          </w:p>
        </w:tc>
        <w:tc>
          <w:tcPr>
            <w:tcW w:w="1260" w:type="dxa"/>
          </w:tcPr>
          <w:p w14:paraId="5326F074" w14:textId="5D6F5B20" w:rsidR="005E75F4" w:rsidRDefault="004616C0" w:rsidP="003B379F">
            <w:pPr>
              <w:jc w:val="center"/>
              <w:cnfStyle w:val="000000000000" w:firstRow="0" w:lastRow="0" w:firstColumn="0" w:lastColumn="0" w:oddVBand="0" w:evenVBand="0" w:oddHBand="0" w:evenHBand="0" w:firstRowFirstColumn="0" w:firstRowLastColumn="0" w:lastRowFirstColumn="0" w:lastRowLastColumn="0"/>
            </w:pPr>
            <w:r>
              <w:t>247</w:t>
            </w:r>
          </w:p>
        </w:tc>
        <w:tc>
          <w:tcPr>
            <w:tcW w:w="1615" w:type="dxa"/>
          </w:tcPr>
          <w:p w14:paraId="17E37BDE" w14:textId="4D361C2C" w:rsidR="005E75F4" w:rsidRDefault="004616C0" w:rsidP="003B379F">
            <w:pPr>
              <w:jc w:val="center"/>
              <w:cnfStyle w:val="000000000000" w:firstRow="0" w:lastRow="0" w:firstColumn="0" w:lastColumn="0" w:oddVBand="0" w:evenVBand="0" w:oddHBand="0" w:evenHBand="0" w:firstRowFirstColumn="0" w:firstRowLastColumn="0" w:lastRowFirstColumn="0" w:lastRowLastColumn="0"/>
            </w:pPr>
            <w:r>
              <w:t>219</w:t>
            </w:r>
          </w:p>
        </w:tc>
      </w:tr>
    </w:tbl>
    <w:p w14:paraId="73E0C072" w14:textId="4D49E698" w:rsidR="003B379F" w:rsidRDefault="003B379F" w:rsidP="003B379F">
      <w:pPr>
        <w:spacing w:before="240"/>
        <w:jc w:val="center"/>
      </w:pPr>
      <w:r>
        <w:t>Graph 1: Performance of the 3 methods for all target variables</w:t>
      </w:r>
    </w:p>
    <w:p w14:paraId="7F7668D2" w14:textId="6B3501B2" w:rsidR="00A52C71" w:rsidRDefault="00A52C71" w:rsidP="00A52C71">
      <w:pPr>
        <w:pStyle w:val="Heading2"/>
      </w:pPr>
      <w:r>
        <w:t>Next Steps</w:t>
      </w:r>
    </w:p>
    <w:p w14:paraId="37221314" w14:textId="26A26DA7" w:rsidR="00E67E6B" w:rsidRDefault="003B379F" w:rsidP="00E67E6B">
      <w:r>
        <w:t>At this point, results seem kind of discouraging</w:t>
      </w:r>
      <w:r w:rsidR="00F5404D">
        <w:t>, so we are unsure of whether we</w:t>
      </w:r>
      <w:r>
        <w:t xml:space="preserve"> should </w:t>
      </w:r>
      <w:r w:rsidR="00F5404D">
        <w:t>continue to work on this project or not. To our knowledge, no</w:t>
      </w:r>
      <w:bookmarkStart w:id="0" w:name="_GoBack"/>
      <w:bookmarkEnd w:id="0"/>
      <w:r w:rsidR="00F5404D">
        <w:t>body else is working on this, b</w:t>
      </w:r>
      <w:r w:rsidR="00F5404D" w:rsidRPr="00F5404D">
        <w:t>ut this may be a sign of why this is the case</w:t>
      </w:r>
      <w:r w:rsidR="00F5404D">
        <w:t xml:space="preserve">. </w:t>
      </w:r>
      <w:r w:rsidR="00F5404D" w:rsidRPr="00F5404D">
        <w:t xml:space="preserve">We were thinking that we could substantially improve the performance of our proposal if we created our own algorithm using the geographic positions generated by the FDG. An obvious choice would be to calculate the average distance to all positive instances and use this as the score generated by the algorithm. However, we consider that this would probably be </w:t>
      </w:r>
      <w:r w:rsidR="00F5404D">
        <w:t>incredibly</w:t>
      </w:r>
      <w:r w:rsidR="00F5404D" w:rsidRPr="00F5404D">
        <w:t xml:space="preserve"> slow, </w:t>
      </w:r>
      <w:r w:rsidR="00F5404D">
        <w:t>especially</w:t>
      </w:r>
      <w:r w:rsidR="00F5404D" w:rsidRPr="00F5404D">
        <w:t xml:space="preserve"> because generating the FDG coordinates is already quite computationally intensive.</w:t>
      </w:r>
      <w:r w:rsidR="00F5404D">
        <w:t xml:space="preserve"> However, we would like to have your input on the project.</w:t>
      </w:r>
    </w:p>
    <w:p w14:paraId="3923C556" w14:textId="1DD5E977" w:rsidR="00C532F1" w:rsidRDefault="00147565" w:rsidP="00C532F1">
      <w:pPr>
        <w:pStyle w:val="Heading2"/>
      </w:pPr>
      <w:r>
        <w:t>References</w:t>
      </w:r>
    </w:p>
    <w:p w14:paraId="155A3FAE" w14:textId="4249AB56" w:rsidR="00C532F1" w:rsidRPr="00C532F1" w:rsidRDefault="00C532F1" w:rsidP="00C532F1">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C532F1">
        <w:rPr>
          <w:rFonts w:ascii="Calibri" w:hAnsi="Calibri" w:cs="Calibri"/>
          <w:noProof/>
          <w:szCs w:val="24"/>
        </w:rPr>
        <w:t>Fang, X., Hu, P. J., Li, Z. L., &amp; Tsai, W. (2013). Predicting Adoption Probabilities in Social Networks Predicting Adoption Probabilities in Social Networks.</w:t>
      </w:r>
    </w:p>
    <w:p w14:paraId="326A3C65" w14:textId="2CF6F184" w:rsidR="00C532F1" w:rsidRPr="00C532F1" w:rsidRDefault="00C532F1" w:rsidP="00C532F1">
      <w:r>
        <w:fldChar w:fldCharType="end"/>
      </w:r>
    </w:p>
    <w:sectPr w:rsidR="00C532F1" w:rsidRPr="00C532F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A9B09" w14:textId="77777777" w:rsidR="007D3A89" w:rsidRDefault="007D3A89" w:rsidP="007D3A89">
      <w:pPr>
        <w:spacing w:after="0" w:line="240" w:lineRule="auto"/>
      </w:pPr>
      <w:r>
        <w:separator/>
      </w:r>
    </w:p>
  </w:endnote>
  <w:endnote w:type="continuationSeparator" w:id="0">
    <w:p w14:paraId="6EE76142" w14:textId="77777777" w:rsidR="007D3A89" w:rsidRDefault="007D3A89" w:rsidP="007D3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B893C" w14:textId="77777777" w:rsidR="007D3A89" w:rsidRDefault="007D3A89" w:rsidP="007D3A89">
      <w:pPr>
        <w:spacing w:after="0" w:line="240" w:lineRule="auto"/>
      </w:pPr>
      <w:r>
        <w:separator/>
      </w:r>
    </w:p>
  </w:footnote>
  <w:footnote w:type="continuationSeparator" w:id="0">
    <w:p w14:paraId="752D6987" w14:textId="77777777" w:rsidR="007D3A89" w:rsidRDefault="007D3A89" w:rsidP="007D3A89">
      <w:pPr>
        <w:spacing w:after="0" w:line="240" w:lineRule="auto"/>
      </w:pPr>
      <w:r>
        <w:continuationSeparator/>
      </w:r>
    </w:p>
  </w:footnote>
  <w:footnote w:id="1">
    <w:p w14:paraId="71031BD2" w14:textId="77777777" w:rsidR="00555540" w:rsidRDefault="00555540" w:rsidP="00555540">
      <w:pPr>
        <w:pStyle w:val="FootnoteText"/>
      </w:pPr>
      <w:r>
        <w:rPr>
          <w:rStyle w:val="FootnoteReference"/>
        </w:rPr>
        <w:footnoteRef/>
      </w:r>
      <w:r>
        <w:t xml:space="preserve"> In our data, there are cases where there are too few positive instances to perform a 10-fold cross validation. So, we only use k folds (k being the total number of positive instances in the data) whenever k is less than 10.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456DB7"/>
    <w:multiLevelType w:val="hybridMultilevel"/>
    <w:tmpl w:val="A5B83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F41DD9"/>
    <w:multiLevelType w:val="hybridMultilevel"/>
    <w:tmpl w:val="A9F48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7E6B"/>
    <w:rsid w:val="000B062C"/>
    <w:rsid w:val="000C76D5"/>
    <w:rsid w:val="00111D14"/>
    <w:rsid w:val="00135839"/>
    <w:rsid w:val="00147565"/>
    <w:rsid w:val="00151054"/>
    <w:rsid w:val="00152DED"/>
    <w:rsid w:val="00157740"/>
    <w:rsid w:val="00183422"/>
    <w:rsid w:val="001A480F"/>
    <w:rsid w:val="001D0B33"/>
    <w:rsid w:val="001D5BB5"/>
    <w:rsid w:val="00221E3C"/>
    <w:rsid w:val="00223615"/>
    <w:rsid w:val="002434A8"/>
    <w:rsid w:val="002D562D"/>
    <w:rsid w:val="003262F2"/>
    <w:rsid w:val="003425F0"/>
    <w:rsid w:val="00384DB3"/>
    <w:rsid w:val="003960EF"/>
    <w:rsid w:val="003A2CF1"/>
    <w:rsid w:val="003B379F"/>
    <w:rsid w:val="003E5F91"/>
    <w:rsid w:val="00403314"/>
    <w:rsid w:val="00456B5A"/>
    <w:rsid w:val="004616C0"/>
    <w:rsid w:val="00495ED6"/>
    <w:rsid w:val="004C6DDD"/>
    <w:rsid w:val="004D658F"/>
    <w:rsid w:val="004F2292"/>
    <w:rsid w:val="00552B24"/>
    <w:rsid w:val="00555540"/>
    <w:rsid w:val="0057377B"/>
    <w:rsid w:val="00577BF4"/>
    <w:rsid w:val="00584A95"/>
    <w:rsid w:val="005E3136"/>
    <w:rsid w:val="005E75F4"/>
    <w:rsid w:val="005F6224"/>
    <w:rsid w:val="00603D36"/>
    <w:rsid w:val="006900FD"/>
    <w:rsid w:val="006A0B1A"/>
    <w:rsid w:val="00701F7B"/>
    <w:rsid w:val="00750DA5"/>
    <w:rsid w:val="0077444D"/>
    <w:rsid w:val="007D3A89"/>
    <w:rsid w:val="008059DA"/>
    <w:rsid w:val="008B6610"/>
    <w:rsid w:val="008C3795"/>
    <w:rsid w:val="00935DED"/>
    <w:rsid w:val="00977CD6"/>
    <w:rsid w:val="009C7184"/>
    <w:rsid w:val="009D4276"/>
    <w:rsid w:val="009E63FC"/>
    <w:rsid w:val="00A52C71"/>
    <w:rsid w:val="00A66F71"/>
    <w:rsid w:val="00AB5C90"/>
    <w:rsid w:val="00B03006"/>
    <w:rsid w:val="00B213EA"/>
    <w:rsid w:val="00B32C22"/>
    <w:rsid w:val="00B34410"/>
    <w:rsid w:val="00B44006"/>
    <w:rsid w:val="00B60AC2"/>
    <w:rsid w:val="00B70E77"/>
    <w:rsid w:val="00BE207A"/>
    <w:rsid w:val="00C05A28"/>
    <w:rsid w:val="00C2165E"/>
    <w:rsid w:val="00C40926"/>
    <w:rsid w:val="00C532F1"/>
    <w:rsid w:val="00C74712"/>
    <w:rsid w:val="00D2484A"/>
    <w:rsid w:val="00D43685"/>
    <w:rsid w:val="00D85EC5"/>
    <w:rsid w:val="00DC6C2F"/>
    <w:rsid w:val="00E16DAB"/>
    <w:rsid w:val="00E21705"/>
    <w:rsid w:val="00E326AB"/>
    <w:rsid w:val="00E51D20"/>
    <w:rsid w:val="00E67E6B"/>
    <w:rsid w:val="00EB6F81"/>
    <w:rsid w:val="00EC0D0B"/>
    <w:rsid w:val="00ED2D66"/>
    <w:rsid w:val="00EE487F"/>
    <w:rsid w:val="00F21E69"/>
    <w:rsid w:val="00F433D8"/>
    <w:rsid w:val="00F5404D"/>
    <w:rsid w:val="00F943DD"/>
    <w:rsid w:val="00F978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8B7DC"/>
  <w15:chartTrackingRefBased/>
  <w15:docId w15:val="{6522ABAB-066A-4707-B6B3-9F4A35608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2DED"/>
    <w:pPr>
      <w:jc w:val="both"/>
    </w:pPr>
  </w:style>
  <w:style w:type="paragraph" w:styleId="Heading1">
    <w:name w:val="heading 1"/>
    <w:basedOn w:val="Normal"/>
    <w:next w:val="Normal"/>
    <w:link w:val="Heading1Char"/>
    <w:uiPriority w:val="9"/>
    <w:qFormat/>
    <w:rsid w:val="00E67E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7E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7E6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67E6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262F2"/>
    <w:rPr>
      <w:color w:val="0563C1" w:themeColor="hyperlink"/>
      <w:u w:val="single"/>
    </w:rPr>
  </w:style>
  <w:style w:type="character" w:styleId="UnresolvedMention">
    <w:name w:val="Unresolved Mention"/>
    <w:basedOn w:val="DefaultParagraphFont"/>
    <w:uiPriority w:val="99"/>
    <w:semiHidden/>
    <w:unhideWhenUsed/>
    <w:rsid w:val="003262F2"/>
    <w:rPr>
      <w:color w:val="808080"/>
      <w:shd w:val="clear" w:color="auto" w:fill="E6E6E6"/>
    </w:rPr>
  </w:style>
  <w:style w:type="paragraph" w:styleId="NormalWeb">
    <w:name w:val="Normal (Web)"/>
    <w:basedOn w:val="Normal"/>
    <w:uiPriority w:val="99"/>
    <w:semiHidden/>
    <w:unhideWhenUsed/>
    <w:rsid w:val="008C3795"/>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D2484A"/>
    <w:rPr>
      <w:color w:val="954F72" w:themeColor="followedHyperlink"/>
      <w:u w:val="single"/>
    </w:rPr>
  </w:style>
  <w:style w:type="paragraph" w:styleId="ListParagraph">
    <w:name w:val="List Paragraph"/>
    <w:basedOn w:val="Normal"/>
    <w:uiPriority w:val="34"/>
    <w:qFormat/>
    <w:rsid w:val="00ED2D66"/>
    <w:pPr>
      <w:ind w:left="720"/>
      <w:contextualSpacing/>
    </w:pPr>
  </w:style>
  <w:style w:type="paragraph" w:styleId="FootnoteText">
    <w:name w:val="footnote text"/>
    <w:basedOn w:val="Normal"/>
    <w:link w:val="FootnoteTextChar"/>
    <w:uiPriority w:val="99"/>
    <w:semiHidden/>
    <w:unhideWhenUsed/>
    <w:rsid w:val="007D3A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3A89"/>
    <w:rPr>
      <w:sz w:val="20"/>
      <w:szCs w:val="20"/>
    </w:rPr>
  </w:style>
  <w:style w:type="character" w:styleId="FootnoteReference">
    <w:name w:val="footnote reference"/>
    <w:basedOn w:val="DefaultParagraphFont"/>
    <w:uiPriority w:val="99"/>
    <w:semiHidden/>
    <w:unhideWhenUsed/>
    <w:rsid w:val="007D3A89"/>
    <w:rPr>
      <w:vertAlign w:val="superscript"/>
    </w:rPr>
  </w:style>
  <w:style w:type="table" w:styleId="TableGrid">
    <w:name w:val="Table Grid"/>
    <w:basedOn w:val="TableNormal"/>
    <w:uiPriority w:val="39"/>
    <w:rsid w:val="003B37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3B37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6439805">
      <w:bodyDiv w:val="1"/>
      <w:marLeft w:val="0"/>
      <w:marRight w:val="0"/>
      <w:marTop w:val="0"/>
      <w:marBottom w:val="0"/>
      <w:divBdr>
        <w:top w:val="none" w:sz="0" w:space="0" w:color="auto"/>
        <w:left w:val="none" w:sz="0" w:space="0" w:color="auto"/>
        <w:bottom w:val="none" w:sz="0" w:space="0" w:color="auto"/>
        <w:right w:val="none" w:sz="0" w:space="0" w:color="auto"/>
      </w:divBdr>
    </w:div>
    <w:div w:id="1313410917">
      <w:bodyDiv w:val="1"/>
      <w:marLeft w:val="0"/>
      <w:marRight w:val="0"/>
      <w:marTop w:val="0"/>
      <w:marBottom w:val="0"/>
      <w:divBdr>
        <w:top w:val="none" w:sz="0" w:space="0" w:color="auto"/>
        <w:left w:val="none" w:sz="0" w:space="0" w:color="auto"/>
        <w:bottom w:val="none" w:sz="0" w:space="0" w:color="auto"/>
        <w:right w:val="none" w:sz="0" w:space="0" w:color="auto"/>
      </w:divBdr>
    </w:div>
    <w:div w:id="1765224736">
      <w:bodyDiv w:val="1"/>
      <w:marLeft w:val="0"/>
      <w:marRight w:val="0"/>
      <w:marTop w:val="0"/>
      <w:marBottom w:val="0"/>
      <w:divBdr>
        <w:top w:val="none" w:sz="0" w:space="0" w:color="auto"/>
        <w:left w:val="none" w:sz="0" w:space="0" w:color="auto"/>
        <w:bottom w:val="none" w:sz="0" w:space="0" w:color="auto"/>
        <w:right w:val="none" w:sz="0" w:space="0" w:color="auto"/>
      </w:divBdr>
    </w:div>
    <w:div w:id="2060661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pacificrisa.org/projects/social-network-analysis/full-networ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erlo\OneDrive\Documents\NYU\Semester%202\Data%20Science%20Seminar\fdg\results.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results!$B$1</c:f>
              <c:strCache>
                <c:ptCount val="1"/>
                <c:pt idx="0">
                  <c:v>GDG</c:v>
                </c:pt>
              </c:strCache>
            </c:strRef>
          </c:tx>
          <c:spPr>
            <a:ln w="19050" cap="rnd">
              <a:noFill/>
              <a:round/>
            </a:ln>
            <a:effectLst/>
          </c:spPr>
          <c:marker>
            <c:symbol val="circle"/>
            <c:size val="5"/>
            <c:spPr>
              <a:solidFill>
                <a:srgbClr val="00B0F0"/>
              </a:solidFill>
              <a:ln w="9525">
                <a:solidFill>
                  <a:srgbClr val="00B0F0"/>
                </a:solidFill>
              </a:ln>
              <a:effectLst/>
            </c:spPr>
          </c:marker>
          <c:xVal>
            <c:strRef>
              <c:f>results!$A$2:$A$577</c:f>
              <c:strCache>
                <c:ptCount val="576"/>
                <c:pt idx="0">
                  <c:v>F1</c:v>
                </c:pt>
                <c:pt idx="1">
                  <c:v>F2</c:v>
                </c:pt>
                <c:pt idx="2">
                  <c:v>F3</c:v>
                </c:pt>
                <c:pt idx="3">
                  <c:v>F4</c:v>
                </c:pt>
                <c:pt idx="4">
                  <c:v>F5</c:v>
                </c:pt>
                <c:pt idx="5">
                  <c:v>F6</c:v>
                </c:pt>
                <c:pt idx="6">
                  <c:v>F7</c:v>
                </c:pt>
                <c:pt idx="7">
                  <c:v>F8</c:v>
                </c:pt>
                <c:pt idx="8">
                  <c:v>F9</c:v>
                </c:pt>
                <c:pt idx="9">
                  <c:v>F10</c:v>
                </c:pt>
                <c:pt idx="10">
                  <c:v>F11</c:v>
                </c:pt>
                <c:pt idx="11">
                  <c:v>F12</c:v>
                </c:pt>
                <c:pt idx="12">
                  <c:v>F13</c:v>
                </c:pt>
                <c:pt idx="13">
                  <c:v>F14</c:v>
                </c:pt>
                <c:pt idx="14">
                  <c:v>F15</c:v>
                </c:pt>
                <c:pt idx="15">
                  <c:v>F16</c:v>
                </c:pt>
                <c:pt idx="16">
                  <c:v>F17</c:v>
                </c:pt>
                <c:pt idx="17">
                  <c:v>F18</c:v>
                </c:pt>
                <c:pt idx="18">
                  <c:v>F19</c:v>
                </c:pt>
                <c:pt idx="19">
                  <c:v>F20</c:v>
                </c:pt>
                <c:pt idx="20">
                  <c:v>F21</c:v>
                </c:pt>
                <c:pt idx="21">
                  <c:v>F22</c:v>
                </c:pt>
                <c:pt idx="22">
                  <c:v>F23</c:v>
                </c:pt>
                <c:pt idx="23">
                  <c:v>F24</c:v>
                </c:pt>
                <c:pt idx="24">
                  <c:v>F25</c:v>
                </c:pt>
                <c:pt idx="25">
                  <c:v>F26</c:v>
                </c:pt>
                <c:pt idx="26">
                  <c:v>F27</c:v>
                </c:pt>
                <c:pt idx="27">
                  <c:v>F28</c:v>
                </c:pt>
                <c:pt idx="28">
                  <c:v>F29</c:v>
                </c:pt>
                <c:pt idx="29">
                  <c:v>F30</c:v>
                </c:pt>
                <c:pt idx="30">
                  <c:v>F31</c:v>
                </c:pt>
                <c:pt idx="31">
                  <c:v>F32</c:v>
                </c:pt>
                <c:pt idx="32">
                  <c:v>F33</c:v>
                </c:pt>
                <c:pt idx="33">
                  <c:v>F34</c:v>
                </c:pt>
                <c:pt idx="34">
                  <c:v>F35</c:v>
                </c:pt>
                <c:pt idx="35">
                  <c:v>F36</c:v>
                </c:pt>
                <c:pt idx="36">
                  <c:v>F37</c:v>
                </c:pt>
                <c:pt idx="37">
                  <c:v>F38</c:v>
                </c:pt>
                <c:pt idx="38">
                  <c:v>F39</c:v>
                </c:pt>
                <c:pt idx="39">
                  <c:v>F40</c:v>
                </c:pt>
                <c:pt idx="40">
                  <c:v>F41</c:v>
                </c:pt>
                <c:pt idx="41">
                  <c:v>F42</c:v>
                </c:pt>
                <c:pt idx="42">
                  <c:v>F43</c:v>
                </c:pt>
                <c:pt idx="43">
                  <c:v>F44</c:v>
                </c:pt>
                <c:pt idx="44">
                  <c:v>F45</c:v>
                </c:pt>
                <c:pt idx="45">
                  <c:v>F46</c:v>
                </c:pt>
                <c:pt idx="46">
                  <c:v>F47</c:v>
                </c:pt>
                <c:pt idx="47">
                  <c:v>F48</c:v>
                </c:pt>
                <c:pt idx="48">
                  <c:v>F49</c:v>
                </c:pt>
                <c:pt idx="49">
                  <c:v>F50</c:v>
                </c:pt>
                <c:pt idx="50">
                  <c:v>F51</c:v>
                </c:pt>
                <c:pt idx="51">
                  <c:v>F52</c:v>
                </c:pt>
                <c:pt idx="52">
                  <c:v>F53</c:v>
                </c:pt>
                <c:pt idx="53">
                  <c:v>F54</c:v>
                </c:pt>
                <c:pt idx="54">
                  <c:v>F55</c:v>
                </c:pt>
                <c:pt idx="55">
                  <c:v>F56</c:v>
                </c:pt>
                <c:pt idx="56">
                  <c:v>F57</c:v>
                </c:pt>
                <c:pt idx="57">
                  <c:v>F58</c:v>
                </c:pt>
                <c:pt idx="58">
                  <c:v>F59</c:v>
                </c:pt>
                <c:pt idx="59">
                  <c:v>F60</c:v>
                </c:pt>
                <c:pt idx="60">
                  <c:v>F61</c:v>
                </c:pt>
                <c:pt idx="61">
                  <c:v>F62</c:v>
                </c:pt>
                <c:pt idx="62">
                  <c:v>F63</c:v>
                </c:pt>
                <c:pt idx="63">
                  <c:v>F64</c:v>
                </c:pt>
                <c:pt idx="64">
                  <c:v>F65</c:v>
                </c:pt>
                <c:pt idx="65">
                  <c:v>F66</c:v>
                </c:pt>
                <c:pt idx="66">
                  <c:v>F67</c:v>
                </c:pt>
                <c:pt idx="67">
                  <c:v>F68</c:v>
                </c:pt>
                <c:pt idx="68">
                  <c:v>F69</c:v>
                </c:pt>
                <c:pt idx="69">
                  <c:v>F70</c:v>
                </c:pt>
                <c:pt idx="70">
                  <c:v>F71</c:v>
                </c:pt>
                <c:pt idx="71">
                  <c:v>F72</c:v>
                </c:pt>
                <c:pt idx="72">
                  <c:v>F73</c:v>
                </c:pt>
                <c:pt idx="73">
                  <c:v>F74</c:v>
                </c:pt>
                <c:pt idx="74">
                  <c:v>F75</c:v>
                </c:pt>
                <c:pt idx="75">
                  <c:v>F76</c:v>
                </c:pt>
                <c:pt idx="76">
                  <c:v>F77</c:v>
                </c:pt>
                <c:pt idx="77">
                  <c:v>F78</c:v>
                </c:pt>
                <c:pt idx="78">
                  <c:v>F79</c:v>
                </c:pt>
                <c:pt idx="79">
                  <c:v>F80</c:v>
                </c:pt>
                <c:pt idx="80">
                  <c:v>F81</c:v>
                </c:pt>
                <c:pt idx="81">
                  <c:v>F82</c:v>
                </c:pt>
                <c:pt idx="82">
                  <c:v>F83</c:v>
                </c:pt>
                <c:pt idx="83">
                  <c:v>F84</c:v>
                </c:pt>
                <c:pt idx="84">
                  <c:v>F85</c:v>
                </c:pt>
                <c:pt idx="85">
                  <c:v>F86</c:v>
                </c:pt>
                <c:pt idx="86">
                  <c:v>F87</c:v>
                </c:pt>
                <c:pt idx="87">
                  <c:v>F88</c:v>
                </c:pt>
                <c:pt idx="88">
                  <c:v>F89</c:v>
                </c:pt>
                <c:pt idx="89">
                  <c:v>F90</c:v>
                </c:pt>
                <c:pt idx="90">
                  <c:v>F91</c:v>
                </c:pt>
                <c:pt idx="91">
                  <c:v>F92</c:v>
                </c:pt>
                <c:pt idx="92">
                  <c:v>F93</c:v>
                </c:pt>
                <c:pt idx="93">
                  <c:v>F94</c:v>
                </c:pt>
                <c:pt idx="94">
                  <c:v>F95</c:v>
                </c:pt>
                <c:pt idx="95">
                  <c:v>F96</c:v>
                </c:pt>
                <c:pt idx="96">
                  <c:v>F97</c:v>
                </c:pt>
                <c:pt idx="97">
                  <c:v>F98</c:v>
                </c:pt>
                <c:pt idx="98">
                  <c:v>F99</c:v>
                </c:pt>
                <c:pt idx="99">
                  <c:v>F100</c:v>
                </c:pt>
                <c:pt idx="100">
                  <c:v>F101</c:v>
                </c:pt>
                <c:pt idx="101">
                  <c:v>F102</c:v>
                </c:pt>
                <c:pt idx="102">
                  <c:v>F103</c:v>
                </c:pt>
                <c:pt idx="103">
                  <c:v>F104</c:v>
                </c:pt>
                <c:pt idx="104">
                  <c:v>F105</c:v>
                </c:pt>
                <c:pt idx="105">
                  <c:v>F106</c:v>
                </c:pt>
                <c:pt idx="106">
                  <c:v>F107</c:v>
                </c:pt>
                <c:pt idx="107">
                  <c:v>F108</c:v>
                </c:pt>
                <c:pt idx="108">
                  <c:v>F109</c:v>
                </c:pt>
                <c:pt idx="109">
                  <c:v>F110</c:v>
                </c:pt>
                <c:pt idx="110">
                  <c:v>F111</c:v>
                </c:pt>
                <c:pt idx="111">
                  <c:v>F112</c:v>
                </c:pt>
                <c:pt idx="112">
                  <c:v>F113</c:v>
                </c:pt>
                <c:pt idx="113">
                  <c:v>F114</c:v>
                </c:pt>
                <c:pt idx="114">
                  <c:v>F115</c:v>
                </c:pt>
                <c:pt idx="115">
                  <c:v>F116</c:v>
                </c:pt>
                <c:pt idx="116">
                  <c:v>F117</c:v>
                </c:pt>
                <c:pt idx="117">
                  <c:v>F118</c:v>
                </c:pt>
                <c:pt idx="118">
                  <c:v>F119</c:v>
                </c:pt>
                <c:pt idx="119">
                  <c:v>F120</c:v>
                </c:pt>
                <c:pt idx="120">
                  <c:v>F121</c:v>
                </c:pt>
                <c:pt idx="121">
                  <c:v>F122</c:v>
                </c:pt>
                <c:pt idx="122">
                  <c:v>F123</c:v>
                </c:pt>
                <c:pt idx="123">
                  <c:v>F124</c:v>
                </c:pt>
                <c:pt idx="124">
                  <c:v>F125</c:v>
                </c:pt>
                <c:pt idx="125">
                  <c:v>F126</c:v>
                </c:pt>
                <c:pt idx="126">
                  <c:v>F127</c:v>
                </c:pt>
                <c:pt idx="127">
                  <c:v>F128</c:v>
                </c:pt>
                <c:pt idx="128">
                  <c:v>F129</c:v>
                </c:pt>
                <c:pt idx="129">
                  <c:v>F130</c:v>
                </c:pt>
                <c:pt idx="130">
                  <c:v>F131</c:v>
                </c:pt>
                <c:pt idx="131">
                  <c:v>F132</c:v>
                </c:pt>
                <c:pt idx="132">
                  <c:v>F133</c:v>
                </c:pt>
                <c:pt idx="133">
                  <c:v>F134</c:v>
                </c:pt>
                <c:pt idx="134">
                  <c:v>F135</c:v>
                </c:pt>
                <c:pt idx="135">
                  <c:v>F136</c:v>
                </c:pt>
                <c:pt idx="136">
                  <c:v>F137</c:v>
                </c:pt>
                <c:pt idx="137">
                  <c:v>F138</c:v>
                </c:pt>
                <c:pt idx="138">
                  <c:v>F139</c:v>
                </c:pt>
                <c:pt idx="139">
                  <c:v>F140</c:v>
                </c:pt>
                <c:pt idx="140">
                  <c:v>F141</c:v>
                </c:pt>
                <c:pt idx="141">
                  <c:v>F142</c:v>
                </c:pt>
                <c:pt idx="142">
                  <c:v>F143</c:v>
                </c:pt>
                <c:pt idx="143">
                  <c:v>F144</c:v>
                </c:pt>
                <c:pt idx="144">
                  <c:v>F145</c:v>
                </c:pt>
                <c:pt idx="145">
                  <c:v>F146</c:v>
                </c:pt>
                <c:pt idx="146">
                  <c:v>F147</c:v>
                </c:pt>
                <c:pt idx="147">
                  <c:v>F148</c:v>
                </c:pt>
                <c:pt idx="148">
                  <c:v>F149</c:v>
                </c:pt>
                <c:pt idx="149">
                  <c:v>F150</c:v>
                </c:pt>
                <c:pt idx="150">
                  <c:v>F151</c:v>
                </c:pt>
                <c:pt idx="151">
                  <c:v>F152</c:v>
                </c:pt>
                <c:pt idx="152">
                  <c:v>F153</c:v>
                </c:pt>
                <c:pt idx="153">
                  <c:v>F154</c:v>
                </c:pt>
                <c:pt idx="154">
                  <c:v>F155</c:v>
                </c:pt>
                <c:pt idx="155">
                  <c:v>F156</c:v>
                </c:pt>
                <c:pt idx="156">
                  <c:v>F157</c:v>
                </c:pt>
                <c:pt idx="157">
                  <c:v>F158</c:v>
                </c:pt>
                <c:pt idx="158">
                  <c:v>F159</c:v>
                </c:pt>
                <c:pt idx="159">
                  <c:v>F160</c:v>
                </c:pt>
                <c:pt idx="160">
                  <c:v>F161</c:v>
                </c:pt>
                <c:pt idx="161">
                  <c:v>F162</c:v>
                </c:pt>
                <c:pt idx="162">
                  <c:v>F163</c:v>
                </c:pt>
                <c:pt idx="163">
                  <c:v>F164</c:v>
                </c:pt>
                <c:pt idx="164">
                  <c:v>F165</c:v>
                </c:pt>
                <c:pt idx="165">
                  <c:v>F166</c:v>
                </c:pt>
                <c:pt idx="166">
                  <c:v>F167</c:v>
                </c:pt>
                <c:pt idx="167">
                  <c:v>F168</c:v>
                </c:pt>
                <c:pt idx="168">
                  <c:v>F169</c:v>
                </c:pt>
                <c:pt idx="169">
                  <c:v>F170</c:v>
                </c:pt>
                <c:pt idx="170">
                  <c:v>F171</c:v>
                </c:pt>
                <c:pt idx="171">
                  <c:v>F172</c:v>
                </c:pt>
                <c:pt idx="172">
                  <c:v>F173</c:v>
                </c:pt>
                <c:pt idx="173">
                  <c:v>F174</c:v>
                </c:pt>
                <c:pt idx="174">
                  <c:v>F175</c:v>
                </c:pt>
                <c:pt idx="175">
                  <c:v>F176</c:v>
                </c:pt>
                <c:pt idx="176">
                  <c:v>F177</c:v>
                </c:pt>
                <c:pt idx="177">
                  <c:v>F178</c:v>
                </c:pt>
                <c:pt idx="178">
                  <c:v>F179</c:v>
                </c:pt>
                <c:pt idx="179">
                  <c:v>F180</c:v>
                </c:pt>
                <c:pt idx="180">
                  <c:v>F181</c:v>
                </c:pt>
                <c:pt idx="181">
                  <c:v>F182</c:v>
                </c:pt>
                <c:pt idx="182">
                  <c:v>F183</c:v>
                </c:pt>
                <c:pt idx="183">
                  <c:v>F184</c:v>
                </c:pt>
                <c:pt idx="184">
                  <c:v>F185</c:v>
                </c:pt>
                <c:pt idx="185">
                  <c:v>F186</c:v>
                </c:pt>
                <c:pt idx="186">
                  <c:v>F187</c:v>
                </c:pt>
                <c:pt idx="187">
                  <c:v>F188</c:v>
                </c:pt>
                <c:pt idx="188">
                  <c:v>F189</c:v>
                </c:pt>
                <c:pt idx="189">
                  <c:v>F190</c:v>
                </c:pt>
                <c:pt idx="190">
                  <c:v>F191</c:v>
                </c:pt>
                <c:pt idx="191">
                  <c:v>F192</c:v>
                </c:pt>
                <c:pt idx="192">
                  <c:v>F193</c:v>
                </c:pt>
                <c:pt idx="193">
                  <c:v>F194</c:v>
                </c:pt>
                <c:pt idx="194">
                  <c:v>F195</c:v>
                </c:pt>
                <c:pt idx="195">
                  <c:v>F196</c:v>
                </c:pt>
                <c:pt idx="196">
                  <c:v>F197</c:v>
                </c:pt>
                <c:pt idx="197">
                  <c:v>F198</c:v>
                </c:pt>
                <c:pt idx="198">
                  <c:v>F199</c:v>
                </c:pt>
                <c:pt idx="199">
                  <c:v>F200</c:v>
                </c:pt>
                <c:pt idx="200">
                  <c:v>F201</c:v>
                </c:pt>
                <c:pt idx="201">
                  <c:v>F202</c:v>
                </c:pt>
                <c:pt idx="202">
                  <c:v>F203</c:v>
                </c:pt>
                <c:pt idx="203">
                  <c:v>F204</c:v>
                </c:pt>
                <c:pt idx="204">
                  <c:v>F205</c:v>
                </c:pt>
                <c:pt idx="205">
                  <c:v>F206</c:v>
                </c:pt>
                <c:pt idx="206">
                  <c:v>F207</c:v>
                </c:pt>
                <c:pt idx="207">
                  <c:v>F208</c:v>
                </c:pt>
                <c:pt idx="208">
                  <c:v>F209</c:v>
                </c:pt>
                <c:pt idx="209">
                  <c:v>F210</c:v>
                </c:pt>
                <c:pt idx="210">
                  <c:v>F211</c:v>
                </c:pt>
                <c:pt idx="211">
                  <c:v>F212</c:v>
                </c:pt>
                <c:pt idx="212">
                  <c:v>F213</c:v>
                </c:pt>
                <c:pt idx="213">
                  <c:v>F214</c:v>
                </c:pt>
                <c:pt idx="214">
                  <c:v>F215</c:v>
                </c:pt>
                <c:pt idx="215">
                  <c:v>F216</c:v>
                </c:pt>
                <c:pt idx="216">
                  <c:v>F217</c:v>
                </c:pt>
                <c:pt idx="217">
                  <c:v>F218</c:v>
                </c:pt>
                <c:pt idx="218">
                  <c:v>F219</c:v>
                </c:pt>
                <c:pt idx="219">
                  <c:v>F220</c:v>
                </c:pt>
                <c:pt idx="220">
                  <c:v>F221</c:v>
                </c:pt>
                <c:pt idx="221">
                  <c:v>F222</c:v>
                </c:pt>
                <c:pt idx="222">
                  <c:v>F223</c:v>
                </c:pt>
                <c:pt idx="223">
                  <c:v>F224</c:v>
                </c:pt>
                <c:pt idx="224">
                  <c:v>F225</c:v>
                </c:pt>
                <c:pt idx="225">
                  <c:v>F226</c:v>
                </c:pt>
                <c:pt idx="226">
                  <c:v>F227</c:v>
                </c:pt>
                <c:pt idx="227">
                  <c:v>F228</c:v>
                </c:pt>
                <c:pt idx="228">
                  <c:v>F229</c:v>
                </c:pt>
                <c:pt idx="229">
                  <c:v>F230</c:v>
                </c:pt>
                <c:pt idx="230">
                  <c:v>F231</c:v>
                </c:pt>
                <c:pt idx="231">
                  <c:v>F232</c:v>
                </c:pt>
                <c:pt idx="232">
                  <c:v>F233</c:v>
                </c:pt>
                <c:pt idx="233">
                  <c:v>F234</c:v>
                </c:pt>
                <c:pt idx="234">
                  <c:v>F235</c:v>
                </c:pt>
                <c:pt idx="235">
                  <c:v>F236</c:v>
                </c:pt>
                <c:pt idx="236">
                  <c:v>F237</c:v>
                </c:pt>
                <c:pt idx="237">
                  <c:v>F238</c:v>
                </c:pt>
                <c:pt idx="238">
                  <c:v>F239</c:v>
                </c:pt>
                <c:pt idx="239">
                  <c:v>F240</c:v>
                </c:pt>
                <c:pt idx="240">
                  <c:v>F241</c:v>
                </c:pt>
                <c:pt idx="241">
                  <c:v>F242</c:v>
                </c:pt>
                <c:pt idx="242">
                  <c:v>F243</c:v>
                </c:pt>
                <c:pt idx="243">
                  <c:v>F244</c:v>
                </c:pt>
                <c:pt idx="244">
                  <c:v>F245</c:v>
                </c:pt>
                <c:pt idx="245">
                  <c:v>F246</c:v>
                </c:pt>
                <c:pt idx="246">
                  <c:v>F247</c:v>
                </c:pt>
                <c:pt idx="247">
                  <c:v>F248</c:v>
                </c:pt>
                <c:pt idx="248">
                  <c:v>F249</c:v>
                </c:pt>
                <c:pt idx="249">
                  <c:v>F250</c:v>
                </c:pt>
                <c:pt idx="250">
                  <c:v>F251</c:v>
                </c:pt>
                <c:pt idx="251">
                  <c:v>F252</c:v>
                </c:pt>
                <c:pt idx="252">
                  <c:v>F253</c:v>
                </c:pt>
                <c:pt idx="253">
                  <c:v>F254</c:v>
                </c:pt>
                <c:pt idx="254">
                  <c:v>F255</c:v>
                </c:pt>
                <c:pt idx="255">
                  <c:v>F256</c:v>
                </c:pt>
                <c:pt idx="256">
                  <c:v>F257</c:v>
                </c:pt>
                <c:pt idx="257">
                  <c:v>F258</c:v>
                </c:pt>
                <c:pt idx="258">
                  <c:v>F259</c:v>
                </c:pt>
                <c:pt idx="259">
                  <c:v>F260</c:v>
                </c:pt>
                <c:pt idx="260">
                  <c:v>F261</c:v>
                </c:pt>
                <c:pt idx="261">
                  <c:v>F262</c:v>
                </c:pt>
                <c:pt idx="262">
                  <c:v>F263</c:v>
                </c:pt>
                <c:pt idx="263">
                  <c:v>F264</c:v>
                </c:pt>
                <c:pt idx="264">
                  <c:v>F265</c:v>
                </c:pt>
                <c:pt idx="265">
                  <c:v>F266</c:v>
                </c:pt>
                <c:pt idx="266">
                  <c:v>F267</c:v>
                </c:pt>
                <c:pt idx="267">
                  <c:v>F268</c:v>
                </c:pt>
                <c:pt idx="268">
                  <c:v>F269</c:v>
                </c:pt>
                <c:pt idx="269">
                  <c:v>F270</c:v>
                </c:pt>
                <c:pt idx="270">
                  <c:v>F271</c:v>
                </c:pt>
                <c:pt idx="271">
                  <c:v>F272</c:v>
                </c:pt>
                <c:pt idx="272">
                  <c:v>F273</c:v>
                </c:pt>
                <c:pt idx="273">
                  <c:v>F274</c:v>
                </c:pt>
                <c:pt idx="274">
                  <c:v>F275</c:v>
                </c:pt>
                <c:pt idx="275">
                  <c:v>F276</c:v>
                </c:pt>
                <c:pt idx="276">
                  <c:v>F277</c:v>
                </c:pt>
                <c:pt idx="277">
                  <c:v>F278</c:v>
                </c:pt>
                <c:pt idx="278">
                  <c:v>F279</c:v>
                </c:pt>
                <c:pt idx="279">
                  <c:v>F280</c:v>
                </c:pt>
                <c:pt idx="280">
                  <c:v>F281</c:v>
                </c:pt>
                <c:pt idx="281">
                  <c:v>F282</c:v>
                </c:pt>
                <c:pt idx="282">
                  <c:v>F283</c:v>
                </c:pt>
                <c:pt idx="283">
                  <c:v>F284</c:v>
                </c:pt>
                <c:pt idx="284">
                  <c:v>F285</c:v>
                </c:pt>
                <c:pt idx="285">
                  <c:v>F286</c:v>
                </c:pt>
                <c:pt idx="286">
                  <c:v>F287</c:v>
                </c:pt>
                <c:pt idx="287">
                  <c:v>F288</c:v>
                </c:pt>
                <c:pt idx="288">
                  <c:v>F289</c:v>
                </c:pt>
                <c:pt idx="289">
                  <c:v>F290</c:v>
                </c:pt>
                <c:pt idx="290">
                  <c:v>F291</c:v>
                </c:pt>
                <c:pt idx="291">
                  <c:v>F292</c:v>
                </c:pt>
                <c:pt idx="292">
                  <c:v>F293</c:v>
                </c:pt>
                <c:pt idx="293">
                  <c:v>F294</c:v>
                </c:pt>
                <c:pt idx="294">
                  <c:v>F295</c:v>
                </c:pt>
                <c:pt idx="295">
                  <c:v>F296</c:v>
                </c:pt>
                <c:pt idx="296">
                  <c:v>F297</c:v>
                </c:pt>
                <c:pt idx="297">
                  <c:v>F298</c:v>
                </c:pt>
                <c:pt idx="298">
                  <c:v>F299</c:v>
                </c:pt>
                <c:pt idx="299">
                  <c:v>F300</c:v>
                </c:pt>
                <c:pt idx="300">
                  <c:v>F301</c:v>
                </c:pt>
                <c:pt idx="301">
                  <c:v>F302</c:v>
                </c:pt>
                <c:pt idx="302">
                  <c:v>F303</c:v>
                </c:pt>
                <c:pt idx="303">
                  <c:v>F304</c:v>
                </c:pt>
                <c:pt idx="304">
                  <c:v>F305</c:v>
                </c:pt>
                <c:pt idx="305">
                  <c:v>F306</c:v>
                </c:pt>
                <c:pt idx="306">
                  <c:v>F307</c:v>
                </c:pt>
                <c:pt idx="307">
                  <c:v>F308</c:v>
                </c:pt>
                <c:pt idx="308">
                  <c:v>F309</c:v>
                </c:pt>
                <c:pt idx="309">
                  <c:v>F310</c:v>
                </c:pt>
                <c:pt idx="310">
                  <c:v>F311</c:v>
                </c:pt>
                <c:pt idx="311">
                  <c:v>F312</c:v>
                </c:pt>
                <c:pt idx="312">
                  <c:v>F313</c:v>
                </c:pt>
                <c:pt idx="313">
                  <c:v>F314</c:v>
                </c:pt>
                <c:pt idx="314">
                  <c:v>F315</c:v>
                </c:pt>
                <c:pt idx="315">
                  <c:v>F316</c:v>
                </c:pt>
                <c:pt idx="316">
                  <c:v>F317</c:v>
                </c:pt>
                <c:pt idx="317">
                  <c:v>F318</c:v>
                </c:pt>
                <c:pt idx="318">
                  <c:v>F319</c:v>
                </c:pt>
                <c:pt idx="319">
                  <c:v>F320</c:v>
                </c:pt>
                <c:pt idx="320">
                  <c:v>F321</c:v>
                </c:pt>
                <c:pt idx="321">
                  <c:v>F322</c:v>
                </c:pt>
                <c:pt idx="322">
                  <c:v>F323</c:v>
                </c:pt>
                <c:pt idx="323">
                  <c:v>F324</c:v>
                </c:pt>
                <c:pt idx="324">
                  <c:v>F325</c:v>
                </c:pt>
                <c:pt idx="325">
                  <c:v>F326</c:v>
                </c:pt>
                <c:pt idx="326">
                  <c:v>F327</c:v>
                </c:pt>
                <c:pt idx="327">
                  <c:v>F328</c:v>
                </c:pt>
                <c:pt idx="328">
                  <c:v>F329</c:v>
                </c:pt>
                <c:pt idx="329">
                  <c:v>F330</c:v>
                </c:pt>
                <c:pt idx="330">
                  <c:v>F331</c:v>
                </c:pt>
                <c:pt idx="331">
                  <c:v>F332</c:v>
                </c:pt>
                <c:pt idx="332">
                  <c:v>F333</c:v>
                </c:pt>
                <c:pt idx="333">
                  <c:v>F334</c:v>
                </c:pt>
                <c:pt idx="334">
                  <c:v>F335</c:v>
                </c:pt>
                <c:pt idx="335">
                  <c:v>F336</c:v>
                </c:pt>
                <c:pt idx="336">
                  <c:v>F337</c:v>
                </c:pt>
                <c:pt idx="337">
                  <c:v>F338</c:v>
                </c:pt>
                <c:pt idx="338">
                  <c:v>F339</c:v>
                </c:pt>
                <c:pt idx="339">
                  <c:v>F340</c:v>
                </c:pt>
                <c:pt idx="340">
                  <c:v>F341</c:v>
                </c:pt>
                <c:pt idx="341">
                  <c:v>F342</c:v>
                </c:pt>
                <c:pt idx="342">
                  <c:v>F343</c:v>
                </c:pt>
                <c:pt idx="343">
                  <c:v>F344</c:v>
                </c:pt>
                <c:pt idx="344">
                  <c:v>F345</c:v>
                </c:pt>
                <c:pt idx="345">
                  <c:v>F346</c:v>
                </c:pt>
                <c:pt idx="346">
                  <c:v>F347</c:v>
                </c:pt>
                <c:pt idx="347">
                  <c:v>F348</c:v>
                </c:pt>
                <c:pt idx="348">
                  <c:v>F349</c:v>
                </c:pt>
                <c:pt idx="349">
                  <c:v>F350</c:v>
                </c:pt>
                <c:pt idx="350">
                  <c:v>F351</c:v>
                </c:pt>
                <c:pt idx="351">
                  <c:v>F352</c:v>
                </c:pt>
                <c:pt idx="352">
                  <c:v>F353</c:v>
                </c:pt>
                <c:pt idx="353">
                  <c:v>F354</c:v>
                </c:pt>
                <c:pt idx="354">
                  <c:v>F355</c:v>
                </c:pt>
                <c:pt idx="355">
                  <c:v>F356</c:v>
                </c:pt>
                <c:pt idx="356">
                  <c:v>F357</c:v>
                </c:pt>
                <c:pt idx="357">
                  <c:v>F358</c:v>
                </c:pt>
                <c:pt idx="358">
                  <c:v>F359</c:v>
                </c:pt>
                <c:pt idx="359">
                  <c:v>F360</c:v>
                </c:pt>
                <c:pt idx="360">
                  <c:v>F361</c:v>
                </c:pt>
                <c:pt idx="361">
                  <c:v>F362</c:v>
                </c:pt>
                <c:pt idx="362">
                  <c:v>F363</c:v>
                </c:pt>
                <c:pt idx="363">
                  <c:v>F364</c:v>
                </c:pt>
                <c:pt idx="364">
                  <c:v>F365</c:v>
                </c:pt>
                <c:pt idx="365">
                  <c:v>F366</c:v>
                </c:pt>
                <c:pt idx="366">
                  <c:v>F367</c:v>
                </c:pt>
                <c:pt idx="367">
                  <c:v>F368</c:v>
                </c:pt>
                <c:pt idx="368">
                  <c:v>F369</c:v>
                </c:pt>
                <c:pt idx="369">
                  <c:v>F370</c:v>
                </c:pt>
                <c:pt idx="370">
                  <c:v>F371</c:v>
                </c:pt>
                <c:pt idx="371">
                  <c:v>F372</c:v>
                </c:pt>
                <c:pt idx="372">
                  <c:v>F373</c:v>
                </c:pt>
                <c:pt idx="373">
                  <c:v>F374</c:v>
                </c:pt>
                <c:pt idx="374">
                  <c:v>F375</c:v>
                </c:pt>
                <c:pt idx="375">
                  <c:v>F376</c:v>
                </c:pt>
                <c:pt idx="376">
                  <c:v>F377</c:v>
                </c:pt>
                <c:pt idx="377">
                  <c:v>F378</c:v>
                </c:pt>
                <c:pt idx="378">
                  <c:v>F379</c:v>
                </c:pt>
                <c:pt idx="379">
                  <c:v>F380</c:v>
                </c:pt>
                <c:pt idx="380">
                  <c:v>F381</c:v>
                </c:pt>
                <c:pt idx="381">
                  <c:v>F382</c:v>
                </c:pt>
                <c:pt idx="382">
                  <c:v>F383</c:v>
                </c:pt>
                <c:pt idx="383">
                  <c:v>F384</c:v>
                </c:pt>
                <c:pt idx="384">
                  <c:v>F385</c:v>
                </c:pt>
                <c:pt idx="385">
                  <c:v>F386</c:v>
                </c:pt>
                <c:pt idx="386">
                  <c:v>F387</c:v>
                </c:pt>
                <c:pt idx="387">
                  <c:v>F388</c:v>
                </c:pt>
                <c:pt idx="388">
                  <c:v>F389</c:v>
                </c:pt>
                <c:pt idx="389">
                  <c:v>F390</c:v>
                </c:pt>
                <c:pt idx="390">
                  <c:v>F391</c:v>
                </c:pt>
                <c:pt idx="391">
                  <c:v>F392</c:v>
                </c:pt>
                <c:pt idx="392">
                  <c:v>F393</c:v>
                </c:pt>
                <c:pt idx="393">
                  <c:v>F394</c:v>
                </c:pt>
                <c:pt idx="394">
                  <c:v>F395</c:v>
                </c:pt>
                <c:pt idx="395">
                  <c:v>F396</c:v>
                </c:pt>
                <c:pt idx="396">
                  <c:v>F397</c:v>
                </c:pt>
                <c:pt idx="397">
                  <c:v>F398</c:v>
                </c:pt>
                <c:pt idx="398">
                  <c:v>F399</c:v>
                </c:pt>
                <c:pt idx="399">
                  <c:v>F400</c:v>
                </c:pt>
                <c:pt idx="400">
                  <c:v>F401</c:v>
                </c:pt>
                <c:pt idx="401">
                  <c:v>F402</c:v>
                </c:pt>
                <c:pt idx="402">
                  <c:v>F403</c:v>
                </c:pt>
                <c:pt idx="403">
                  <c:v>F404</c:v>
                </c:pt>
                <c:pt idx="404">
                  <c:v>F405</c:v>
                </c:pt>
                <c:pt idx="405">
                  <c:v>F406</c:v>
                </c:pt>
                <c:pt idx="406">
                  <c:v>F407</c:v>
                </c:pt>
                <c:pt idx="407">
                  <c:v>F408</c:v>
                </c:pt>
                <c:pt idx="408">
                  <c:v>F409</c:v>
                </c:pt>
                <c:pt idx="409">
                  <c:v>F410</c:v>
                </c:pt>
                <c:pt idx="410">
                  <c:v>F411</c:v>
                </c:pt>
                <c:pt idx="411">
                  <c:v>F412</c:v>
                </c:pt>
                <c:pt idx="412">
                  <c:v>F413</c:v>
                </c:pt>
                <c:pt idx="413">
                  <c:v>F414</c:v>
                </c:pt>
                <c:pt idx="414">
                  <c:v>F415</c:v>
                </c:pt>
                <c:pt idx="415">
                  <c:v>F416</c:v>
                </c:pt>
                <c:pt idx="416">
                  <c:v>F417</c:v>
                </c:pt>
                <c:pt idx="417">
                  <c:v>F418</c:v>
                </c:pt>
                <c:pt idx="418">
                  <c:v>F419</c:v>
                </c:pt>
                <c:pt idx="419">
                  <c:v>F420</c:v>
                </c:pt>
                <c:pt idx="420">
                  <c:v>F421</c:v>
                </c:pt>
                <c:pt idx="421">
                  <c:v>F422</c:v>
                </c:pt>
                <c:pt idx="422">
                  <c:v>F423</c:v>
                </c:pt>
                <c:pt idx="423">
                  <c:v>F424</c:v>
                </c:pt>
                <c:pt idx="424">
                  <c:v>F425</c:v>
                </c:pt>
                <c:pt idx="425">
                  <c:v>F426</c:v>
                </c:pt>
                <c:pt idx="426">
                  <c:v>F427</c:v>
                </c:pt>
                <c:pt idx="427">
                  <c:v>F428</c:v>
                </c:pt>
                <c:pt idx="428">
                  <c:v>F429</c:v>
                </c:pt>
                <c:pt idx="429">
                  <c:v>F430</c:v>
                </c:pt>
                <c:pt idx="430">
                  <c:v>F431</c:v>
                </c:pt>
                <c:pt idx="431">
                  <c:v>F432</c:v>
                </c:pt>
                <c:pt idx="432">
                  <c:v>F433</c:v>
                </c:pt>
                <c:pt idx="433">
                  <c:v>F434</c:v>
                </c:pt>
                <c:pt idx="434">
                  <c:v>F435</c:v>
                </c:pt>
                <c:pt idx="435">
                  <c:v>F436</c:v>
                </c:pt>
                <c:pt idx="436">
                  <c:v>F437</c:v>
                </c:pt>
                <c:pt idx="437">
                  <c:v>F438</c:v>
                </c:pt>
                <c:pt idx="438">
                  <c:v>F439</c:v>
                </c:pt>
                <c:pt idx="439">
                  <c:v>F440</c:v>
                </c:pt>
                <c:pt idx="440">
                  <c:v>F441</c:v>
                </c:pt>
                <c:pt idx="441">
                  <c:v>F442</c:v>
                </c:pt>
                <c:pt idx="442">
                  <c:v>F443</c:v>
                </c:pt>
                <c:pt idx="443">
                  <c:v>F444</c:v>
                </c:pt>
                <c:pt idx="444">
                  <c:v>F445</c:v>
                </c:pt>
                <c:pt idx="445">
                  <c:v>F446</c:v>
                </c:pt>
                <c:pt idx="446">
                  <c:v>F447</c:v>
                </c:pt>
                <c:pt idx="447">
                  <c:v>F448</c:v>
                </c:pt>
                <c:pt idx="448">
                  <c:v>F449</c:v>
                </c:pt>
                <c:pt idx="449">
                  <c:v>F450</c:v>
                </c:pt>
                <c:pt idx="450">
                  <c:v>F451</c:v>
                </c:pt>
                <c:pt idx="451">
                  <c:v>F452</c:v>
                </c:pt>
                <c:pt idx="452">
                  <c:v>F453</c:v>
                </c:pt>
                <c:pt idx="453">
                  <c:v>F454</c:v>
                </c:pt>
                <c:pt idx="454">
                  <c:v>F455</c:v>
                </c:pt>
                <c:pt idx="455">
                  <c:v>F456</c:v>
                </c:pt>
                <c:pt idx="456">
                  <c:v>F457</c:v>
                </c:pt>
                <c:pt idx="457">
                  <c:v>F458</c:v>
                </c:pt>
                <c:pt idx="458">
                  <c:v>F459</c:v>
                </c:pt>
                <c:pt idx="459">
                  <c:v>F460</c:v>
                </c:pt>
                <c:pt idx="460">
                  <c:v>F461</c:v>
                </c:pt>
                <c:pt idx="461">
                  <c:v>F462</c:v>
                </c:pt>
                <c:pt idx="462">
                  <c:v>F463</c:v>
                </c:pt>
                <c:pt idx="463">
                  <c:v>F464</c:v>
                </c:pt>
                <c:pt idx="464">
                  <c:v>F465</c:v>
                </c:pt>
                <c:pt idx="465">
                  <c:v>F466</c:v>
                </c:pt>
                <c:pt idx="466">
                  <c:v>F467</c:v>
                </c:pt>
                <c:pt idx="467">
                  <c:v>F468</c:v>
                </c:pt>
                <c:pt idx="468">
                  <c:v>F469</c:v>
                </c:pt>
                <c:pt idx="469">
                  <c:v>F470</c:v>
                </c:pt>
                <c:pt idx="470">
                  <c:v>F471</c:v>
                </c:pt>
                <c:pt idx="471">
                  <c:v>F472</c:v>
                </c:pt>
                <c:pt idx="472">
                  <c:v>F473</c:v>
                </c:pt>
                <c:pt idx="473">
                  <c:v>F474</c:v>
                </c:pt>
                <c:pt idx="474">
                  <c:v>F475</c:v>
                </c:pt>
                <c:pt idx="475">
                  <c:v>F476</c:v>
                </c:pt>
                <c:pt idx="476">
                  <c:v>F477</c:v>
                </c:pt>
                <c:pt idx="477">
                  <c:v>F478</c:v>
                </c:pt>
                <c:pt idx="478">
                  <c:v>F479</c:v>
                </c:pt>
                <c:pt idx="479">
                  <c:v>F480</c:v>
                </c:pt>
                <c:pt idx="480">
                  <c:v>F481</c:v>
                </c:pt>
                <c:pt idx="481">
                  <c:v>F482</c:v>
                </c:pt>
                <c:pt idx="482">
                  <c:v>F483</c:v>
                </c:pt>
                <c:pt idx="483">
                  <c:v>F484</c:v>
                </c:pt>
                <c:pt idx="484">
                  <c:v>F485</c:v>
                </c:pt>
                <c:pt idx="485">
                  <c:v>F486</c:v>
                </c:pt>
                <c:pt idx="486">
                  <c:v>F487</c:v>
                </c:pt>
                <c:pt idx="487">
                  <c:v>F488</c:v>
                </c:pt>
                <c:pt idx="488">
                  <c:v>F489</c:v>
                </c:pt>
                <c:pt idx="489">
                  <c:v>F490</c:v>
                </c:pt>
                <c:pt idx="490">
                  <c:v>F491</c:v>
                </c:pt>
                <c:pt idx="491">
                  <c:v>F492</c:v>
                </c:pt>
                <c:pt idx="492">
                  <c:v>F493</c:v>
                </c:pt>
                <c:pt idx="493">
                  <c:v>F494</c:v>
                </c:pt>
                <c:pt idx="494">
                  <c:v>F495</c:v>
                </c:pt>
                <c:pt idx="495">
                  <c:v>F496</c:v>
                </c:pt>
                <c:pt idx="496">
                  <c:v>F497</c:v>
                </c:pt>
                <c:pt idx="497">
                  <c:v>F498</c:v>
                </c:pt>
                <c:pt idx="498">
                  <c:v>F499</c:v>
                </c:pt>
                <c:pt idx="499">
                  <c:v>F500</c:v>
                </c:pt>
                <c:pt idx="500">
                  <c:v>F501</c:v>
                </c:pt>
                <c:pt idx="501">
                  <c:v>F502</c:v>
                </c:pt>
                <c:pt idx="502">
                  <c:v>F503</c:v>
                </c:pt>
                <c:pt idx="503">
                  <c:v>F504</c:v>
                </c:pt>
                <c:pt idx="504">
                  <c:v>F505</c:v>
                </c:pt>
                <c:pt idx="505">
                  <c:v>F506</c:v>
                </c:pt>
                <c:pt idx="506">
                  <c:v>F507</c:v>
                </c:pt>
                <c:pt idx="507">
                  <c:v>F508</c:v>
                </c:pt>
                <c:pt idx="508">
                  <c:v>F509</c:v>
                </c:pt>
                <c:pt idx="509">
                  <c:v>F510</c:v>
                </c:pt>
                <c:pt idx="510">
                  <c:v>F511</c:v>
                </c:pt>
                <c:pt idx="511">
                  <c:v>F512</c:v>
                </c:pt>
                <c:pt idx="512">
                  <c:v>F513</c:v>
                </c:pt>
                <c:pt idx="513">
                  <c:v>F514</c:v>
                </c:pt>
                <c:pt idx="514">
                  <c:v>F515</c:v>
                </c:pt>
                <c:pt idx="515">
                  <c:v>F516</c:v>
                </c:pt>
                <c:pt idx="516">
                  <c:v>F517</c:v>
                </c:pt>
                <c:pt idx="517">
                  <c:v>F518</c:v>
                </c:pt>
                <c:pt idx="518">
                  <c:v>F519</c:v>
                </c:pt>
                <c:pt idx="519">
                  <c:v>F520</c:v>
                </c:pt>
                <c:pt idx="520">
                  <c:v>F521</c:v>
                </c:pt>
                <c:pt idx="521">
                  <c:v>F522</c:v>
                </c:pt>
                <c:pt idx="522">
                  <c:v>F523</c:v>
                </c:pt>
                <c:pt idx="523">
                  <c:v>F524</c:v>
                </c:pt>
                <c:pt idx="524">
                  <c:v>F525</c:v>
                </c:pt>
                <c:pt idx="525">
                  <c:v>F526</c:v>
                </c:pt>
                <c:pt idx="526">
                  <c:v>F527</c:v>
                </c:pt>
                <c:pt idx="527">
                  <c:v>F528</c:v>
                </c:pt>
                <c:pt idx="528">
                  <c:v>F529</c:v>
                </c:pt>
                <c:pt idx="529">
                  <c:v>F530</c:v>
                </c:pt>
                <c:pt idx="530">
                  <c:v>F531</c:v>
                </c:pt>
                <c:pt idx="531">
                  <c:v>F532</c:v>
                </c:pt>
                <c:pt idx="532">
                  <c:v>F533</c:v>
                </c:pt>
                <c:pt idx="533">
                  <c:v>F534</c:v>
                </c:pt>
                <c:pt idx="534">
                  <c:v>F535</c:v>
                </c:pt>
                <c:pt idx="535">
                  <c:v>F536</c:v>
                </c:pt>
                <c:pt idx="536">
                  <c:v>F537</c:v>
                </c:pt>
                <c:pt idx="537">
                  <c:v>F538</c:v>
                </c:pt>
                <c:pt idx="538">
                  <c:v>F539</c:v>
                </c:pt>
                <c:pt idx="539">
                  <c:v>F540</c:v>
                </c:pt>
                <c:pt idx="540">
                  <c:v>F541</c:v>
                </c:pt>
                <c:pt idx="541">
                  <c:v>F542</c:v>
                </c:pt>
                <c:pt idx="542">
                  <c:v>F543</c:v>
                </c:pt>
                <c:pt idx="543">
                  <c:v>F544</c:v>
                </c:pt>
                <c:pt idx="544">
                  <c:v>F545</c:v>
                </c:pt>
                <c:pt idx="545">
                  <c:v>F546</c:v>
                </c:pt>
                <c:pt idx="546">
                  <c:v>F547</c:v>
                </c:pt>
                <c:pt idx="547">
                  <c:v>F548</c:v>
                </c:pt>
                <c:pt idx="548">
                  <c:v>F549</c:v>
                </c:pt>
                <c:pt idx="549">
                  <c:v>F550</c:v>
                </c:pt>
                <c:pt idx="550">
                  <c:v>F551</c:v>
                </c:pt>
                <c:pt idx="551">
                  <c:v>F552</c:v>
                </c:pt>
                <c:pt idx="552">
                  <c:v>F553</c:v>
                </c:pt>
                <c:pt idx="553">
                  <c:v>F554</c:v>
                </c:pt>
                <c:pt idx="554">
                  <c:v>F555</c:v>
                </c:pt>
                <c:pt idx="555">
                  <c:v>F556</c:v>
                </c:pt>
                <c:pt idx="556">
                  <c:v>F557</c:v>
                </c:pt>
                <c:pt idx="557">
                  <c:v>F558</c:v>
                </c:pt>
                <c:pt idx="558">
                  <c:v>F559</c:v>
                </c:pt>
                <c:pt idx="559">
                  <c:v>F560</c:v>
                </c:pt>
                <c:pt idx="560">
                  <c:v>F561</c:v>
                </c:pt>
                <c:pt idx="561">
                  <c:v>F562</c:v>
                </c:pt>
                <c:pt idx="562">
                  <c:v>F563</c:v>
                </c:pt>
                <c:pt idx="563">
                  <c:v>F564</c:v>
                </c:pt>
                <c:pt idx="564">
                  <c:v>F565</c:v>
                </c:pt>
                <c:pt idx="565">
                  <c:v>F566</c:v>
                </c:pt>
                <c:pt idx="566">
                  <c:v>F567</c:v>
                </c:pt>
                <c:pt idx="567">
                  <c:v>F568</c:v>
                </c:pt>
                <c:pt idx="568">
                  <c:v>F569</c:v>
                </c:pt>
                <c:pt idx="569">
                  <c:v>F570</c:v>
                </c:pt>
                <c:pt idx="570">
                  <c:v>F571</c:v>
                </c:pt>
                <c:pt idx="571">
                  <c:v>F572</c:v>
                </c:pt>
                <c:pt idx="572">
                  <c:v>F573</c:v>
                </c:pt>
                <c:pt idx="573">
                  <c:v>F574</c:v>
                </c:pt>
                <c:pt idx="574">
                  <c:v>F575</c:v>
                </c:pt>
                <c:pt idx="575">
                  <c:v>F576</c:v>
                </c:pt>
              </c:strCache>
            </c:strRef>
          </c:xVal>
          <c:yVal>
            <c:numRef>
              <c:f>results!$B$2:$B$577</c:f>
              <c:numCache>
                <c:formatCode>General</c:formatCode>
                <c:ptCount val="576"/>
                <c:pt idx="0">
                  <c:v>0.790117737036792</c:v>
                </c:pt>
                <c:pt idx="1">
                  <c:v>0.24264722166854899</c:v>
                </c:pt>
                <c:pt idx="2">
                  <c:v>0.82063106796116503</c:v>
                </c:pt>
                <c:pt idx="3">
                  <c:v>0.65888222602957003</c:v>
                </c:pt>
                <c:pt idx="4">
                  <c:v>0.65800653594771197</c:v>
                </c:pt>
                <c:pt idx="5">
                  <c:v>0.47418219763152802</c:v>
                </c:pt>
                <c:pt idx="6">
                  <c:v>0.56860956503813598</c:v>
                </c:pt>
                <c:pt idx="7">
                  <c:v>0.35714265587892002</c:v>
                </c:pt>
                <c:pt idx="8">
                  <c:v>0.610139158605147</c:v>
                </c:pt>
                <c:pt idx="9">
                  <c:v>0.35121550784816102</c:v>
                </c:pt>
                <c:pt idx="10">
                  <c:v>0.44971444888635098</c:v>
                </c:pt>
                <c:pt idx="11">
                  <c:v>0.46107169529499598</c:v>
                </c:pt>
                <c:pt idx="12">
                  <c:v>0.84484943351222397</c:v>
                </c:pt>
                <c:pt idx="13">
                  <c:v>0.93854825709143497</c:v>
                </c:pt>
                <c:pt idx="14">
                  <c:v>0.92702087956982104</c:v>
                </c:pt>
                <c:pt idx="15">
                  <c:v>0.53879310344827602</c:v>
                </c:pt>
                <c:pt idx="16">
                  <c:v>0.76412145814488797</c:v>
                </c:pt>
                <c:pt idx="17">
                  <c:v>0.92044292952691897</c:v>
                </c:pt>
                <c:pt idx="18">
                  <c:v>0.400410114540866</c:v>
                </c:pt>
                <c:pt idx="19">
                  <c:v>0.39648926654740602</c:v>
                </c:pt>
                <c:pt idx="20">
                  <c:v>0.69627310673822296</c:v>
                </c:pt>
                <c:pt idx="21">
                  <c:v>0.94718274868329499</c:v>
                </c:pt>
                <c:pt idx="22">
                  <c:v>0.36110559033643602</c:v>
                </c:pt>
                <c:pt idx="23">
                  <c:v>0.46414850478395597</c:v>
                </c:pt>
                <c:pt idx="24">
                  <c:v>0.91364680291938605</c:v>
                </c:pt>
                <c:pt idx="25">
                  <c:v>0.51093619856738304</c:v>
                </c:pt>
                <c:pt idx="26">
                  <c:v>0.43278974956319199</c:v>
                </c:pt>
                <c:pt idx="27">
                  <c:v>0.68609979352302697</c:v>
                </c:pt>
                <c:pt idx="28">
                  <c:v>0.43035927251043499</c:v>
                </c:pt>
                <c:pt idx="29">
                  <c:v>0.66066165635131202</c:v>
                </c:pt>
                <c:pt idx="30">
                  <c:v>0.60856603398588904</c:v>
                </c:pt>
                <c:pt idx="31">
                  <c:v>0.63580000000000003</c:v>
                </c:pt>
                <c:pt idx="32">
                  <c:v>0.69296185240713004</c:v>
                </c:pt>
                <c:pt idx="33">
                  <c:v>0.68930611079383197</c:v>
                </c:pt>
                <c:pt idx="34">
                  <c:v>0.37438878950506899</c:v>
                </c:pt>
                <c:pt idx="35">
                  <c:v>0.51540697674418601</c:v>
                </c:pt>
                <c:pt idx="36">
                  <c:v>0.82115384615384601</c:v>
                </c:pt>
                <c:pt idx="37">
                  <c:v>0.77506631299734696</c:v>
                </c:pt>
                <c:pt idx="38">
                  <c:v>0.71012882748319595</c:v>
                </c:pt>
                <c:pt idx="39">
                  <c:v>0.80211833185971104</c:v>
                </c:pt>
                <c:pt idx="40">
                  <c:v>0.95876078275641397</c:v>
                </c:pt>
                <c:pt idx="41">
                  <c:v>0.48974358974359</c:v>
                </c:pt>
                <c:pt idx="42">
                  <c:v>0.95955418244634905</c:v>
                </c:pt>
                <c:pt idx="43">
                  <c:v>0.311650485436893</c:v>
                </c:pt>
                <c:pt idx="44">
                  <c:v>0.60910908052541402</c:v>
                </c:pt>
                <c:pt idx="45">
                  <c:v>0.31904656646036</c:v>
                </c:pt>
                <c:pt idx="46">
                  <c:v>0.80738670244484201</c:v>
                </c:pt>
                <c:pt idx="47">
                  <c:v>0.91757855876923999</c:v>
                </c:pt>
                <c:pt idx="48">
                  <c:v>0.75930093174781799</c:v>
                </c:pt>
                <c:pt idx="49">
                  <c:v>0.93288768283804302</c:v>
                </c:pt>
                <c:pt idx="50">
                  <c:v>0.91745505452401999</c:v>
                </c:pt>
                <c:pt idx="51">
                  <c:v>0.89370359794403198</c:v>
                </c:pt>
                <c:pt idx="52">
                  <c:v>0.87884615384615405</c:v>
                </c:pt>
                <c:pt idx="53">
                  <c:v>0.92893106760740696</c:v>
                </c:pt>
                <c:pt idx="54">
                  <c:v>0.80432442280300798</c:v>
                </c:pt>
                <c:pt idx="55">
                  <c:v>0.82152991707796397</c:v>
                </c:pt>
                <c:pt idx="56">
                  <c:v>0.78047852273479401</c:v>
                </c:pt>
                <c:pt idx="57">
                  <c:v>1</c:v>
                </c:pt>
                <c:pt idx="58">
                  <c:v>0.65480769230769198</c:v>
                </c:pt>
                <c:pt idx="59">
                  <c:v>0.867307692307692</c:v>
                </c:pt>
                <c:pt idx="60">
                  <c:v>0.94317653312072303</c:v>
                </c:pt>
                <c:pt idx="61">
                  <c:v>0.8125</c:v>
                </c:pt>
                <c:pt idx="62">
                  <c:v>0.36673402011770301</c:v>
                </c:pt>
                <c:pt idx="63">
                  <c:v>0.59554804730199695</c:v>
                </c:pt>
                <c:pt idx="64">
                  <c:v>0.77403846153846101</c:v>
                </c:pt>
                <c:pt idx="65">
                  <c:v>0.93092417323008403</c:v>
                </c:pt>
                <c:pt idx="66">
                  <c:v>0.75407478427612695</c:v>
                </c:pt>
                <c:pt idx="67">
                  <c:v>0.86099528610614695</c:v>
                </c:pt>
                <c:pt idx="68">
                  <c:v>0.93288952133018599</c:v>
                </c:pt>
                <c:pt idx="69">
                  <c:v>0.85212845407020199</c:v>
                </c:pt>
                <c:pt idx="70">
                  <c:v>0.75607729648991795</c:v>
                </c:pt>
                <c:pt idx="71">
                  <c:v>0.67750394735389297</c:v>
                </c:pt>
                <c:pt idx="72">
                  <c:v>0.83269230769230795</c:v>
                </c:pt>
                <c:pt idx="73">
                  <c:v>0.26045766249254598</c:v>
                </c:pt>
                <c:pt idx="74">
                  <c:v>0.94825012317897395</c:v>
                </c:pt>
                <c:pt idx="75">
                  <c:v>0.71097944031981697</c:v>
                </c:pt>
                <c:pt idx="76">
                  <c:v>0.93673932387613001</c:v>
                </c:pt>
                <c:pt idx="77">
                  <c:v>0.60744085408514903</c:v>
                </c:pt>
                <c:pt idx="78">
                  <c:v>0.99041777895441296</c:v>
                </c:pt>
                <c:pt idx="79">
                  <c:v>0.77669902912621303</c:v>
                </c:pt>
                <c:pt idx="80">
                  <c:v>0.63193396550539405</c:v>
                </c:pt>
                <c:pt idx="81">
                  <c:v>0.96643648745045296</c:v>
                </c:pt>
                <c:pt idx="82">
                  <c:v>0.37477002409888299</c:v>
                </c:pt>
                <c:pt idx="83">
                  <c:v>0.66395920536841402</c:v>
                </c:pt>
                <c:pt idx="84">
                  <c:v>0.37125074537865199</c:v>
                </c:pt>
                <c:pt idx="85">
                  <c:v>0.82738397276090003</c:v>
                </c:pt>
                <c:pt idx="86">
                  <c:v>0.77727013135351197</c:v>
                </c:pt>
                <c:pt idx="87">
                  <c:v>0.765923637410582</c:v>
                </c:pt>
                <c:pt idx="88">
                  <c:v>0.61349887976101602</c:v>
                </c:pt>
                <c:pt idx="89">
                  <c:v>0.87921474323618698</c:v>
                </c:pt>
                <c:pt idx="90">
                  <c:v>0.80192307692307696</c:v>
                </c:pt>
                <c:pt idx="91">
                  <c:v>0.69749813293502605</c:v>
                </c:pt>
                <c:pt idx="92">
                  <c:v>0.95203827001004804</c:v>
                </c:pt>
                <c:pt idx="93">
                  <c:v>0.35744627686156899</c:v>
                </c:pt>
                <c:pt idx="94">
                  <c:v>0.74685399551904397</c:v>
                </c:pt>
                <c:pt idx="95">
                  <c:v>0.249743283977608</c:v>
                </c:pt>
                <c:pt idx="96">
                  <c:v>0.94344062773475701</c:v>
                </c:pt>
                <c:pt idx="97">
                  <c:v>0.61119766388403496</c:v>
                </c:pt>
                <c:pt idx="98">
                  <c:v>0.79077669902912595</c:v>
                </c:pt>
                <c:pt idx="99">
                  <c:v>0.36870332337565298</c:v>
                </c:pt>
                <c:pt idx="100">
                  <c:v>0.95398254167861696</c:v>
                </c:pt>
                <c:pt idx="101">
                  <c:v>0.92413351441474301</c:v>
                </c:pt>
                <c:pt idx="102">
                  <c:v>0.71860636812714795</c:v>
                </c:pt>
                <c:pt idx="103">
                  <c:v>0.99520337400077996</c:v>
                </c:pt>
                <c:pt idx="104">
                  <c:v>0.79839311482168596</c:v>
                </c:pt>
                <c:pt idx="105">
                  <c:v>0.31659851164161501</c:v>
                </c:pt>
                <c:pt idx="106">
                  <c:v>0.82371603215733202</c:v>
                </c:pt>
                <c:pt idx="107">
                  <c:v>0.78641710231516104</c:v>
                </c:pt>
                <c:pt idx="108">
                  <c:v>0.828428236297718</c:v>
                </c:pt>
                <c:pt idx="109">
                  <c:v>0.784079742069407</c:v>
                </c:pt>
                <c:pt idx="110">
                  <c:v>0.71235484092626999</c:v>
                </c:pt>
                <c:pt idx="111">
                  <c:v>0.69161203389391301</c:v>
                </c:pt>
                <c:pt idx="112">
                  <c:v>0.74736221632773403</c:v>
                </c:pt>
                <c:pt idx="113">
                  <c:v>0.97122015915119397</c:v>
                </c:pt>
                <c:pt idx="114">
                  <c:v>0.91371404828615799</c:v>
                </c:pt>
                <c:pt idx="115">
                  <c:v>0.83790604697651205</c:v>
                </c:pt>
                <c:pt idx="116">
                  <c:v>0.74715718002411302</c:v>
                </c:pt>
                <c:pt idx="117">
                  <c:v>0.95682117354630403</c:v>
                </c:pt>
                <c:pt idx="118">
                  <c:v>0.76668930184283501</c:v>
                </c:pt>
                <c:pt idx="119">
                  <c:v>0.88590317764981896</c:v>
                </c:pt>
                <c:pt idx="120">
                  <c:v>0.94525493663424698</c:v>
                </c:pt>
                <c:pt idx="121">
                  <c:v>0.88586640780697301</c:v>
                </c:pt>
                <c:pt idx="122">
                  <c:v>0.90600892771784303</c:v>
                </c:pt>
                <c:pt idx="123">
                  <c:v>1</c:v>
                </c:pt>
                <c:pt idx="124">
                  <c:v>0.89546701377398297</c:v>
                </c:pt>
                <c:pt idx="125">
                  <c:v>0.85140571109199104</c:v>
                </c:pt>
                <c:pt idx="126">
                  <c:v>0.81106528868130801</c:v>
                </c:pt>
                <c:pt idx="127">
                  <c:v>0.83401725241026303</c:v>
                </c:pt>
                <c:pt idx="128">
                  <c:v>0.94248461182076904</c:v>
                </c:pt>
                <c:pt idx="129">
                  <c:v>0.37980769230769201</c:v>
                </c:pt>
                <c:pt idx="130">
                  <c:v>0.85968906572354897</c:v>
                </c:pt>
                <c:pt idx="131">
                  <c:v>0.94149911115527696</c:v>
                </c:pt>
                <c:pt idx="132">
                  <c:v>0.44788242475051698</c:v>
                </c:pt>
                <c:pt idx="133">
                  <c:v>0.97019230769230802</c:v>
                </c:pt>
                <c:pt idx="134">
                  <c:v>0.74300710916218204</c:v>
                </c:pt>
                <c:pt idx="135">
                  <c:v>0.70363144137416</c:v>
                </c:pt>
                <c:pt idx="136">
                  <c:v>0.48151340996168601</c:v>
                </c:pt>
                <c:pt idx="137">
                  <c:v>0.82964940011919897</c:v>
                </c:pt>
                <c:pt idx="138">
                  <c:v>0.920332301797819</c:v>
                </c:pt>
                <c:pt idx="139">
                  <c:v>0.82735087990233902</c:v>
                </c:pt>
                <c:pt idx="140">
                  <c:v>0.91373427169972299</c:v>
                </c:pt>
                <c:pt idx="141">
                  <c:v>0.25756704980842898</c:v>
                </c:pt>
                <c:pt idx="142">
                  <c:v>0.64134143740669702</c:v>
                </c:pt>
                <c:pt idx="143">
                  <c:v>0.922115384615385</c:v>
                </c:pt>
                <c:pt idx="144">
                  <c:v>0.91818373087059602</c:v>
                </c:pt>
                <c:pt idx="145">
                  <c:v>0.97791966168692801</c:v>
                </c:pt>
                <c:pt idx="146">
                  <c:v>0.168221338048924</c:v>
                </c:pt>
                <c:pt idx="147">
                  <c:v>0.88016708216589101</c:v>
                </c:pt>
                <c:pt idx="148">
                  <c:v>0.66502779438796999</c:v>
                </c:pt>
                <c:pt idx="149">
                  <c:v>0.131322667196661</c:v>
                </c:pt>
                <c:pt idx="150">
                  <c:v>0.56333708746011202</c:v>
                </c:pt>
                <c:pt idx="151">
                  <c:v>0.97220567579294204</c:v>
                </c:pt>
                <c:pt idx="152">
                  <c:v>0.96737963391944504</c:v>
                </c:pt>
                <c:pt idx="153">
                  <c:v>0.47115395232259</c:v>
                </c:pt>
                <c:pt idx="154">
                  <c:v>0.75760828976848404</c:v>
                </c:pt>
                <c:pt idx="155">
                  <c:v>0.17334947612085799</c:v>
                </c:pt>
                <c:pt idx="156">
                  <c:v>0.87245276913686498</c:v>
                </c:pt>
                <c:pt idx="157">
                  <c:v>0.743109331450717</c:v>
                </c:pt>
                <c:pt idx="158">
                  <c:v>0.69706061876291503</c:v>
                </c:pt>
                <c:pt idx="159">
                  <c:v>0.91923076923076896</c:v>
                </c:pt>
                <c:pt idx="160">
                  <c:v>0.84067531305903398</c:v>
                </c:pt>
                <c:pt idx="161">
                  <c:v>0.63865356189467604</c:v>
                </c:pt>
                <c:pt idx="162">
                  <c:v>0.82866033264677896</c:v>
                </c:pt>
                <c:pt idx="163">
                  <c:v>0.57746959853406599</c:v>
                </c:pt>
                <c:pt idx="164">
                  <c:v>0.92802842094802696</c:v>
                </c:pt>
                <c:pt idx="165">
                  <c:v>0.64519230769230795</c:v>
                </c:pt>
                <c:pt idx="166">
                  <c:v>0.73646685934064304</c:v>
                </c:pt>
                <c:pt idx="167">
                  <c:v>0.56196270067141696</c:v>
                </c:pt>
                <c:pt idx="168">
                  <c:v>0.98079322490531895</c:v>
                </c:pt>
                <c:pt idx="169">
                  <c:v>0.75525301710336001</c:v>
                </c:pt>
                <c:pt idx="170">
                  <c:v>0.85751960418222595</c:v>
                </c:pt>
                <c:pt idx="171">
                  <c:v>0.97120921305182295</c:v>
                </c:pt>
                <c:pt idx="172">
                  <c:v>0.74213230571612099</c:v>
                </c:pt>
                <c:pt idx="173">
                  <c:v>0.81173606280433297</c:v>
                </c:pt>
                <c:pt idx="174">
                  <c:v>0.94341205958020002</c:v>
                </c:pt>
                <c:pt idx="175">
                  <c:v>0.98365384615384599</c:v>
                </c:pt>
                <c:pt idx="176">
                  <c:v>0.84185658290496501</c:v>
                </c:pt>
                <c:pt idx="177">
                  <c:v>0.75533980582524296</c:v>
                </c:pt>
                <c:pt idx="178">
                  <c:v>0.74202710783336701</c:v>
                </c:pt>
                <c:pt idx="179">
                  <c:v>1</c:v>
                </c:pt>
                <c:pt idx="180">
                  <c:v>0.59202402004126098</c:v>
                </c:pt>
                <c:pt idx="181">
                  <c:v>0.89549642964826004</c:v>
                </c:pt>
                <c:pt idx="182">
                  <c:v>0.73568319038117702</c:v>
                </c:pt>
                <c:pt idx="183">
                  <c:v>0.74038461538461497</c:v>
                </c:pt>
                <c:pt idx="184">
                  <c:v>0.87434457755127504</c:v>
                </c:pt>
                <c:pt idx="185">
                  <c:v>0.95303020274891304</c:v>
                </c:pt>
                <c:pt idx="186">
                  <c:v>0.90410057287415202</c:v>
                </c:pt>
                <c:pt idx="187">
                  <c:v>0.84381641552863995</c:v>
                </c:pt>
                <c:pt idx="188">
                  <c:v>0.34499320944715001</c:v>
                </c:pt>
                <c:pt idx="189">
                  <c:v>0.64660194174757302</c:v>
                </c:pt>
                <c:pt idx="190">
                  <c:v>0.94341305035262302</c:v>
                </c:pt>
                <c:pt idx="191">
                  <c:v>0.77621821005629998</c:v>
                </c:pt>
                <c:pt idx="192">
                  <c:v>0.81491899603621099</c:v>
                </c:pt>
                <c:pt idx="193">
                  <c:v>0.60096153846153799</c:v>
                </c:pt>
                <c:pt idx="194">
                  <c:v>0.76153846153846105</c:v>
                </c:pt>
                <c:pt idx="195">
                  <c:v>0.78897772701313496</c:v>
                </c:pt>
                <c:pt idx="196">
                  <c:v>0.83124664475183996</c:v>
                </c:pt>
                <c:pt idx="197">
                  <c:v>0.43870835955701298</c:v>
                </c:pt>
                <c:pt idx="198">
                  <c:v>0.96837976304835105</c:v>
                </c:pt>
                <c:pt idx="199">
                  <c:v>0.89635922330097095</c:v>
                </c:pt>
                <c:pt idx="200">
                  <c:v>0.70192307692307698</c:v>
                </c:pt>
                <c:pt idx="201">
                  <c:v>0.80339805825242705</c:v>
                </c:pt>
                <c:pt idx="202">
                  <c:v>0.80975700655933203</c:v>
                </c:pt>
                <c:pt idx="203">
                  <c:v>0.790851381628081</c:v>
                </c:pt>
                <c:pt idx="204">
                  <c:v>0.98557692307692302</c:v>
                </c:pt>
                <c:pt idx="205">
                  <c:v>0.91944462829365903</c:v>
                </c:pt>
                <c:pt idx="206">
                  <c:v>0.64231216125782298</c:v>
                </c:pt>
                <c:pt idx="207">
                  <c:v>0.53913046675638499</c:v>
                </c:pt>
                <c:pt idx="208">
                  <c:v>0.74457127309476301</c:v>
                </c:pt>
                <c:pt idx="209">
                  <c:v>0.92513999410551095</c:v>
                </c:pt>
                <c:pt idx="210">
                  <c:v>0.94058728792993096</c:v>
                </c:pt>
                <c:pt idx="211">
                  <c:v>0.389381657918632</c:v>
                </c:pt>
                <c:pt idx="212">
                  <c:v>0.156398025770976</c:v>
                </c:pt>
                <c:pt idx="213">
                  <c:v>0.34134615384615402</c:v>
                </c:pt>
                <c:pt idx="214">
                  <c:v>0.65674064759047202</c:v>
                </c:pt>
                <c:pt idx="215">
                  <c:v>9.4949043249748802E-2</c:v>
                </c:pt>
                <c:pt idx="216">
                  <c:v>0.24900990099009901</c:v>
                </c:pt>
                <c:pt idx="217">
                  <c:v>0.91888934134174904</c:v>
                </c:pt>
                <c:pt idx="218">
                  <c:v>0.74432879014189701</c:v>
                </c:pt>
                <c:pt idx="219">
                  <c:v>0.92111311566880305</c:v>
                </c:pt>
                <c:pt idx="220">
                  <c:v>0.46732614445054899</c:v>
                </c:pt>
                <c:pt idx="221">
                  <c:v>0.31789402238345899</c:v>
                </c:pt>
                <c:pt idx="222">
                  <c:v>0.38968536145513599</c:v>
                </c:pt>
                <c:pt idx="223">
                  <c:v>0.99136460240768898</c:v>
                </c:pt>
                <c:pt idx="224">
                  <c:v>0.56286506122539104</c:v>
                </c:pt>
                <c:pt idx="225">
                  <c:v>0.93763099256513804</c:v>
                </c:pt>
                <c:pt idx="226">
                  <c:v>0.81590258933233295</c:v>
                </c:pt>
                <c:pt idx="227">
                  <c:v>0.56915096135541599</c:v>
                </c:pt>
                <c:pt idx="228">
                  <c:v>0.57918912153605995</c:v>
                </c:pt>
                <c:pt idx="229">
                  <c:v>0.45357603092783499</c:v>
                </c:pt>
                <c:pt idx="230">
                  <c:v>0.562819517245842</c:v>
                </c:pt>
                <c:pt idx="231">
                  <c:v>0.98371279811150103</c:v>
                </c:pt>
                <c:pt idx="232">
                  <c:v>0.682770335857115</c:v>
                </c:pt>
                <c:pt idx="233">
                  <c:v>0.45339899788060301</c:v>
                </c:pt>
                <c:pt idx="234">
                  <c:v>0.48541056269250998</c:v>
                </c:pt>
                <c:pt idx="235">
                  <c:v>0.353574447530491</c:v>
                </c:pt>
                <c:pt idx="236">
                  <c:v>0.50888034867626697</c:v>
                </c:pt>
                <c:pt idx="237">
                  <c:v>0.47855740718378098</c:v>
                </c:pt>
                <c:pt idx="238">
                  <c:v>0.424900584795322</c:v>
                </c:pt>
                <c:pt idx="239">
                  <c:v>0.51503460156226799</c:v>
                </c:pt>
                <c:pt idx="240">
                  <c:v>0.55818103940605401</c:v>
                </c:pt>
                <c:pt idx="241">
                  <c:v>0.50335695334239305</c:v>
                </c:pt>
                <c:pt idx="242">
                  <c:v>0.45833697686548902</c:v>
                </c:pt>
                <c:pt idx="243">
                  <c:v>0.41371359223301002</c:v>
                </c:pt>
                <c:pt idx="244">
                  <c:v>0.87692307692307703</c:v>
                </c:pt>
                <c:pt idx="245">
                  <c:v>0.496005629974762</c:v>
                </c:pt>
                <c:pt idx="246">
                  <c:v>0.72657529031029899</c:v>
                </c:pt>
                <c:pt idx="247">
                  <c:v>0.53108369726040505</c:v>
                </c:pt>
                <c:pt idx="248">
                  <c:v>0.98275494370537098</c:v>
                </c:pt>
                <c:pt idx="249">
                  <c:v>0.74845638078396703</c:v>
                </c:pt>
                <c:pt idx="250">
                  <c:v>0.77019230769230795</c:v>
                </c:pt>
                <c:pt idx="251">
                  <c:v>0.84146404361921601</c:v>
                </c:pt>
                <c:pt idx="252">
                  <c:v>0.171013852048335</c:v>
                </c:pt>
                <c:pt idx="253">
                  <c:v>0.8</c:v>
                </c:pt>
                <c:pt idx="254">
                  <c:v>0.48512378426171499</c:v>
                </c:pt>
                <c:pt idx="255">
                  <c:v>0.56760188589662897</c:v>
                </c:pt>
                <c:pt idx="256">
                  <c:v>0.44587017388741501</c:v>
                </c:pt>
                <c:pt idx="257">
                  <c:v>0.75984379605069297</c:v>
                </c:pt>
                <c:pt idx="258">
                  <c:v>0.68288019451812598</c:v>
                </c:pt>
                <c:pt idx="259">
                  <c:v>0.98561747597090799</c:v>
                </c:pt>
                <c:pt idx="260">
                  <c:v>0.83769627710229699</c:v>
                </c:pt>
                <c:pt idx="261">
                  <c:v>0.86556361588658104</c:v>
                </c:pt>
                <c:pt idx="262">
                  <c:v>0.95497532743544999</c:v>
                </c:pt>
                <c:pt idx="263">
                  <c:v>0.91273413197431996</c:v>
                </c:pt>
                <c:pt idx="264">
                  <c:v>0.60247697871419104</c:v>
                </c:pt>
                <c:pt idx="265">
                  <c:v>0.38870685325360499</c:v>
                </c:pt>
                <c:pt idx="266">
                  <c:v>0.97890788035377096</c:v>
                </c:pt>
                <c:pt idx="267">
                  <c:v>0.82156330663842703</c:v>
                </c:pt>
                <c:pt idx="268">
                  <c:v>0.70911127707244204</c:v>
                </c:pt>
                <c:pt idx="269">
                  <c:v>0.36071583530051998</c:v>
                </c:pt>
                <c:pt idx="270">
                  <c:v>0.87518356575794698</c:v>
                </c:pt>
                <c:pt idx="271">
                  <c:v>0.91366073201403097</c:v>
                </c:pt>
                <c:pt idx="272">
                  <c:v>0.89807692307692299</c:v>
                </c:pt>
                <c:pt idx="273">
                  <c:v>0.448447658704069</c:v>
                </c:pt>
                <c:pt idx="274">
                  <c:v>0.94443157499944796</c:v>
                </c:pt>
                <c:pt idx="275">
                  <c:v>0.88297262117501696</c:v>
                </c:pt>
                <c:pt idx="276">
                  <c:v>0.88668886018086102</c:v>
                </c:pt>
                <c:pt idx="277">
                  <c:v>0.95009495732441196</c:v>
                </c:pt>
                <c:pt idx="278">
                  <c:v>0.97211538461538505</c:v>
                </c:pt>
                <c:pt idx="279">
                  <c:v>0.90219773350688703</c:v>
                </c:pt>
                <c:pt idx="280">
                  <c:v>0.79640487153157302</c:v>
                </c:pt>
                <c:pt idx="281">
                  <c:v>0.66384307846076995</c:v>
                </c:pt>
                <c:pt idx="282">
                  <c:v>0.73809760187085005</c:v>
                </c:pt>
                <c:pt idx="283">
                  <c:v>0.82773058252427201</c:v>
                </c:pt>
                <c:pt idx="284">
                  <c:v>0.57795792079207897</c:v>
                </c:pt>
                <c:pt idx="285">
                  <c:v>0.96643464895830999</c:v>
                </c:pt>
                <c:pt idx="286">
                  <c:v>0.64066467513069403</c:v>
                </c:pt>
                <c:pt idx="287">
                  <c:v>0.665200435334664</c:v>
                </c:pt>
                <c:pt idx="288">
                  <c:v>0.49491543221259199</c:v>
                </c:pt>
                <c:pt idx="289">
                  <c:v>0.27615533691115102</c:v>
                </c:pt>
                <c:pt idx="290">
                  <c:v>0.39981880540995302</c:v>
                </c:pt>
                <c:pt idx="291">
                  <c:v>0.47966766243465297</c:v>
                </c:pt>
                <c:pt idx="292">
                  <c:v>0.56870900417412096</c:v>
                </c:pt>
                <c:pt idx="293">
                  <c:v>0.85384615384615403</c:v>
                </c:pt>
                <c:pt idx="294">
                  <c:v>0.45097904962546798</c:v>
                </c:pt>
                <c:pt idx="295">
                  <c:v>0.257692307692308</c:v>
                </c:pt>
                <c:pt idx="296">
                  <c:v>0.55069801383336503</c:v>
                </c:pt>
                <c:pt idx="297">
                  <c:v>0.57982169529499605</c:v>
                </c:pt>
                <c:pt idx="298">
                  <c:v>0.929807692307692</c:v>
                </c:pt>
                <c:pt idx="299">
                  <c:v>0.36105280692986802</c:v>
                </c:pt>
                <c:pt idx="300">
                  <c:v>0.45290697674418601</c:v>
                </c:pt>
                <c:pt idx="301">
                  <c:v>0.29267282785120402</c:v>
                </c:pt>
                <c:pt idx="302">
                  <c:v>0.93272914824638997</c:v>
                </c:pt>
                <c:pt idx="303">
                  <c:v>0.361902863597103</c:v>
                </c:pt>
                <c:pt idx="304">
                  <c:v>0.70764114104176301</c:v>
                </c:pt>
                <c:pt idx="305">
                  <c:v>0.68051589567866</c:v>
                </c:pt>
                <c:pt idx="306">
                  <c:v>0.62244471947194702</c:v>
                </c:pt>
                <c:pt idx="307">
                  <c:v>0.78909167289021698</c:v>
                </c:pt>
                <c:pt idx="308">
                  <c:v>0.32108945527236399</c:v>
                </c:pt>
                <c:pt idx="309">
                  <c:v>0.69172423450336096</c:v>
                </c:pt>
                <c:pt idx="310">
                  <c:v>0.62879298281982798</c:v>
                </c:pt>
                <c:pt idx="311">
                  <c:v>0.53644263363035105</c:v>
                </c:pt>
                <c:pt idx="312">
                  <c:v>0.76894750001838497</c:v>
                </c:pt>
                <c:pt idx="313">
                  <c:v>0.49594846900672102</c:v>
                </c:pt>
                <c:pt idx="314">
                  <c:v>0.78088343648688496</c:v>
                </c:pt>
                <c:pt idx="315">
                  <c:v>0.53806945481702795</c:v>
                </c:pt>
                <c:pt idx="316">
                  <c:v>0.75331035733720297</c:v>
                </c:pt>
                <c:pt idx="317">
                  <c:v>0.378391472868217</c:v>
                </c:pt>
                <c:pt idx="318">
                  <c:v>0.61622089596227503</c:v>
                </c:pt>
                <c:pt idx="319">
                  <c:v>0.22208591217211901</c:v>
                </c:pt>
                <c:pt idx="320">
                  <c:v>0.7</c:v>
                </c:pt>
                <c:pt idx="321">
                  <c:v>0.449628783552256</c:v>
                </c:pt>
                <c:pt idx="322">
                  <c:v>0.45777080062794301</c:v>
                </c:pt>
                <c:pt idx="323">
                  <c:v>0.60046397803025298</c:v>
                </c:pt>
                <c:pt idx="324">
                  <c:v>0.60392632781267896</c:v>
                </c:pt>
                <c:pt idx="325">
                  <c:v>0.94245703443863504</c:v>
                </c:pt>
                <c:pt idx="326">
                  <c:v>0.54893062401641701</c:v>
                </c:pt>
                <c:pt idx="327">
                  <c:v>0.99808061420345495</c:v>
                </c:pt>
                <c:pt idx="328">
                  <c:v>0.47191934279312903</c:v>
                </c:pt>
                <c:pt idx="329">
                  <c:v>0.91057692307692295</c:v>
                </c:pt>
                <c:pt idx="330">
                  <c:v>0.17866931918656101</c:v>
                </c:pt>
                <c:pt idx="331">
                  <c:v>0.48234223300970902</c:v>
                </c:pt>
                <c:pt idx="332">
                  <c:v>0.98082268846382903</c:v>
                </c:pt>
                <c:pt idx="333">
                  <c:v>0.57013434343434299</c:v>
                </c:pt>
                <c:pt idx="334">
                  <c:v>0.458271097834205</c:v>
                </c:pt>
                <c:pt idx="335">
                  <c:v>0.34386604774535801</c:v>
                </c:pt>
                <c:pt idx="336">
                  <c:v>0.53328098229583099</c:v>
                </c:pt>
                <c:pt idx="337">
                  <c:v>0.58804611650485406</c:v>
                </c:pt>
                <c:pt idx="338">
                  <c:v>0.56987368467543398</c:v>
                </c:pt>
                <c:pt idx="339">
                  <c:v>0.78316187712160901</c:v>
                </c:pt>
                <c:pt idx="340">
                  <c:v>0.52706777445855102</c:v>
                </c:pt>
                <c:pt idx="341">
                  <c:v>0.92604094206498999</c:v>
                </c:pt>
                <c:pt idx="342">
                  <c:v>0.603779069767442</c:v>
                </c:pt>
                <c:pt idx="343">
                  <c:v>0.34268110530246498</c:v>
                </c:pt>
                <c:pt idx="344">
                  <c:v>0.92619189445584305</c:v>
                </c:pt>
                <c:pt idx="345">
                  <c:v>0.83853622106049297</c:v>
                </c:pt>
                <c:pt idx="346">
                  <c:v>0.94711538461538503</c:v>
                </c:pt>
                <c:pt idx="347">
                  <c:v>0.34013896820864298</c:v>
                </c:pt>
                <c:pt idx="348">
                  <c:v>0.79282545691957995</c:v>
                </c:pt>
                <c:pt idx="349">
                  <c:v>0.193042535993664</c:v>
                </c:pt>
                <c:pt idx="350">
                  <c:v>0.907024324881468</c:v>
                </c:pt>
                <c:pt idx="351">
                  <c:v>0.85197506186940797</c:v>
                </c:pt>
                <c:pt idx="352">
                  <c:v>0.85230657224171003</c:v>
                </c:pt>
                <c:pt idx="353">
                  <c:v>0.90746869409660103</c:v>
                </c:pt>
                <c:pt idx="354">
                  <c:v>0.926160640089424</c:v>
                </c:pt>
                <c:pt idx="355">
                  <c:v>0.78425916724634803</c:v>
                </c:pt>
                <c:pt idx="356">
                  <c:v>0.25343344303075799</c:v>
                </c:pt>
                <c:pt idx="357">
                  <c:v>0.98561379898662305</c:v>
                </c:pt>
                <c:pt idx="358">
                  <c:v>0.52333079377698299</c:v>
                </c:pt>
                <c:pt idx="359">
                  <c:v>0.83557692307692299</c:v>
                </c:pt>
                <c:pt idx="360">
                  <c:v>0.90263118664281505</c:v>
                </c:pt>
                <c:pt idx="361">
                  <c:v>0.60851687521280196</c:v>
                </c:pt>
                <c:pt idx="362">
                  <c:v>0.58715099009900995</c:v>
                </c:pt>
                <c:pt idx="363">
                  <c:v>0.73737864077669901</c:v>
                </c:pt>
                <c:pt idx="364">
                  <c:v>0.80056772637353701</c:v>
                </c:pt>
                <c:pt idx="365">
                  <c:v>0.90304302976716799</c:v>
                </c:pt>
                <c:pt idx="366">
                  <c:v>0.76992925482236496</c:v>
                </c:pt>
                <c:pt idx="367">
                  <c:v>0.723250964290158</c:v>
                </c:pt>
                <c:pt idx="368">
                  <c:v>0.51397584973166399</c:v>
                </c:pt>
                <c:pt idx="369">
                  <c:v>0.53272957662492504</c:v>
                </c:pt>
                <c:pt idx="370">
                  <c:v>0.792709111277072</c:v>
                </c:pt>
                <c:pt idx="371">
                  <c:v>0.50384615384615405</c:v>
                </c:pt>
                <c:pt idx="372">
                  <c:v>0.82637064534551696</c:v>
                </c:pt>
                <c:pt idx="373">
                  <c:v>0.81683799733485596</c:v>
                </c:pt>
                <c:pt idx="374">
                  <c:v>0.93755526083112295</c:v>
                </c:pt>
                <c:pt idx="375">
                  <c:v>0.99042145593869702</c:v>
                </c:pt>
                <c:pt idx="376">
                  <c:v>0.88576689081011795</c:v>
                </c:pt>
                <c:pt idx="377">
                  <c:v>0.79558503649232104</c:v>
                </c:pt>
                <c:pt idx="378">
                  <c:v>0.95779557438171503</c:v>
                </c:pt>
                <c:pt idx="379">
                  <c:v>0.74810271146478002</c:v>
                </c:pt>
                <c:pt idx="380">
                  <c:v>0.94821886881255502</c:v>
                </c:pt>
                <c:pt idx="381">
                  <c:v>0.94915642562964397</c:v>
                </c:pt>
                <c:pt idx="382">
                  <c:v>0.91163724093764797</c:v>
                </c:pt>
                <c:pt idx="383">
                  <c:v>0.80192307692307696</c:v>
                </c:pt>
                <c:pt idx="384">
                  <c:v>0.84848802406218504</c:v>
                </c:pt>
                <c:pt idx="385">
                  <c:v>0.90705135276251803</c:v>
                </c:pt>
                <c:pt idx="386">
                  <c:v>0.432964927792514</c:v>
                </c:pt>
                <c:pt idx="387">
                  <c:v>0.79326923076923095</c:v>
                </c:pt>
                <c:pt idx="388">
                  <c:v>0.40977853924741398</c:v>
                </c:pt>
                <c:pt idx="389">
                  <c:v>0.76923076923076905</c:v>
                </c:pt>
                <c:pt idx="390">
                  <c:v>0.93931189511217394</c:v>
                </c:pt>
                <c:pt idx="391">
                  <c:v>0.77950208706022694</c:v>
                </c:pt>
                <c:pt idx="392">
                  <c:v>0.95302652576462898</c:v>
                </c:pt>
                <c:pt idx="393">
                  <c:v>0.95685610489700801</c:v>
                </c:pt>
                <c:pt idx="394">
                  <c:v>0.94812481579722996</c:v>
                </c:pt>
                <c:pt idx="395">
                  <c:v>0.98656243444080105</c:v>
                </c:pt>
                <c:pt idx="396">
                  <c:v>0.79461614053684004</c:v>
                </c:pt>
                <c:pt idx="397">
                  <c:v>0.48922045387562602</c:v>
                </c:pt>
                <c:pt idx="398">
                  <c:v>0.51826923076923104</c:v>
                </c:pt>
                <c:pt idx="399">
                  <c:v>0.95290671971706498</c:v>
                </c:pt>
                <c:pt idx="400">
                  <c:v>0.82169383958052999</c:v>
                </c:pt>
                <c:pt idx="401">
                  <c:v>0.91370485582544603</c:v>
                </c:pt>
                <c:pt idx="402">
                  <c:v>0.94813232192741304</c:v>
                </c:pt>
                <c:pt idx="403">
                  <c:v>0.74515029873039595</c:v>
                </c:pt>
                <c:pt idx="404">
                  <c:v>0.57420326445640402</c:v>
                </c:pt>
                <c:pt idx="405">
                  <c:v>0.90770704391393997</c:v>
                </c:pt>
                <c:pt idx="406">
                  <c:v>0.82746486641516104</c:v>
                </c:pt>
                <c:pt idx="407">
                  <c:v>0.76598568917716403</c:v>
                </c:pt>
                <c:pt idx="408">
                  <c:v>0.97508291599561703</c:v>
                </c:pt>
                <c:pt idx="409">
                  <c:v>0.76304835094460399</c:v>
                </c:pt>
                <c:pt idx="410">
                  <c:v>0.883092123164266</c:v>
                </c:pt>
                <c:pt idx="411">
                  <c:v>0.97987586501055302</c:v>
                </c:pt>
                <c:pt idx="412">
                  <c:v>0.88874732499393305</c:v>
                </c:pt>
                <c:pt idx="413">
                  <c:v>0.90797795280223004</c:v>
                </c:pt>
                <c:pt idx="414">
                  <c:v>0.327413056292367</c:v>
                </c:pt>
                <c:pt idx="415">
                  <c:v>0.80105732390215101</c:v>
                </c:pt>
                <c:pt idx="416">
                  <c:v>0.83644497597058898</c:v>
                </c:pt>
                <c:pt idx="417">
                  <c:v>0.93281019746536997</c:v>
                </c:pt>
                <c:pt idx="418">
                  <c:v>0.90396612452659397</c:v>
                </c:pt>
                <c:pt idx="419">
                  <c:v>0.97698575536288201</c:v>
                </c:pt>
                <c:pt idx="420">
                  <c:v>1</c:v>
                </c:pt>
                <c:pt idx="421">
                  <c:v>0.83228355432008905</c:v>
                </c:pt>
                <c:pt idx="422">
                  <c:v>0.97316536869121395</c:v>
                </c:pt>
                <c:pt idx="423">
                  <c:v>0.86094196983402105</c:v>
                </c:pt>
                <c:pt idx="424">
                  <c:v>0.94528360219506002</c:v>
                </c:pt>
                <c:pt idx="425">
                  <c:v>0.95684686475206204</c:v>
                </c:pt>
                <c:pt idx="426">
                  <c:v>0.86671115817651001</c:v>
                </c:pt>
                <c:pt idx="427">
                  <c:v>0.96065067850320796</c:v>
                </c:pt>
                <c:pt idx="428">
                  <c:v>0.81941747572815504</c:v>
                </c:pt>
                <c:pt idx="429">
                  <c:v>0.80784405940594095</c:v>
                </c:pt>
                <c:pt idx="430">
                  <c:v>0.96929350423956295</c:v>
                </c:pt>
                <c:pt idx="431">
                  <c:v>0.87730271140821103</c:v>
                </c:pt>
                <c:pt idx="432">
                  <c:v>0.969317404637413</c:v>
                </c:pt>
                <c:pt idx="433">
                  <c:v>0.96071140702463398</c:v>
                </c:pt>
                <c:pt idx="434">
                  <c:v>0.93671812028663903</c:v>
                </c:pt>
                <c:pt idx="435">
                  <c:v>0.90599238128856197</c:v>
                </c:pt>
                <c:pt idx="436">
                  <c:v>0.86769658996477494</c:v>
                </c:pt>
                <c:pt idx="437">
                  <c:v>0.50483707282635104</c:v>
                </c:pt>
                <c:pt idx="438">
                  <c:v>0.94631970642957497</c:v>
                </c:pt>
                <c:pt idx="439">
                  <c:v>0.786860926122671</c:v>
                </c:pt>
                <c:pt idx="440">
                  <c:v>0.96250525989413804</c:v>
                </c:pt>
                <c:pt idx="441">
                  <c:v>0.64918300653594796</c:v>
                </c:pt>
                <c:pt idx="442">
                  <c:v>0.48424221626006098</c:v>
                </c:pt>
                <c:pt idx="443">
                  <c:v>0.26113689949896801</c:v>
                </c:pt>
                <c:pt idx="444">
                  <c:v>0.95578765104627195</c:v>
                </c:pt>
                <c:pt idx="445">
                  <c:v>0.878106815948414</c:v>
                </c:pt>
                <c:pt idx="446">
                  <c:v>0.890384615384615</c:v>
                </c:pt>
                <c:pt idx="447">
                  <c:v>0.60907576622882198</c:v>
                </c:pt>
                <c:pt idx="448">
                  <c:v>0.41306436119116202</c:v>
                </c:pt>
                <c:pt idx="449">
                  <c:v>8.6387415266725595E-2</c:v>
                </c:pt>
                <c:pt idx="450">
                  <c:v>0.52645555224309104</c:v>
                </c:pt>
                <c:pt idx="451">
                  <c:v>0.57581699346405202</c:v>
                </c:pt>
                <c:pt idx="452">
                  <c:v>0.38557692307692298</c:v>
                </c:pt>
                <c:pt idx="453">
                  <c:v>0.41993810786914199</c:v>
                </c:pt>
                <c:pt idx="454">
                  <c:v>0.28365384615384598</c:v>
                </c:pt>
                <c:pt idx="455">
                  <c:v>0.32817310034770703</c:v>
                </c:pt>
                <c:pt idx="456">
                  <c:v>0.63882255872646099</c:v>
                </c:pt>
                <c:pt idx="457">
                  <c:v>0.57056572068708</c:v>
                </c:pt>
                <c:pt idx="458">
                  <c:v>0.50878801431126996</c:v>
                </c:pt>
                <c:pt idx="459">
                  <c:v>0.58509108263767595</c:v>
                </c:pt>
                <c:pt idx="460">
                  <c:v>0.77805731889469798</c:v>
                </c:pt>
                <c:pt idx="461">
                  <c:v>0.45719753547423497</c:v>
                </c:pt>
                <c:pt idx="462">
                  <c:v>0.306546630345713</c:v>
                </c:pt>
                <c:pt idx="463">
                  <c:v>0.76219471837977404</c:v>
                </c:pt>
                <c:pt idx="464">
                  <c:v>0.50194174757281596</c:v>
                </c:pt>
                <c:pt idx="465">
                  <c:v>0.53124271197734496</c:v>
                </c:pt>
                <c:pt idx="466">
                  <c:v>0.41866951401022501</c:v>
                </c:pt>
                <c:pt idx="467">
                  <c:v>0.67338965646004501</c:v>
                </c:pt>
                <c:pt idx="468">
                  <c:v>0.36057692307692302</c:v>
                </c:pt>
                <c:pt idx="469">
                  <c:v>0.207942993821009</c:v>
                </c:pt>
                <c:pt idx="470">
                  <c:v>0.934770298791743</c:v>
                </c:pt>
                <c:pt idx="471">
                  <c:v>0.63847155117259002</c:v>
                </c:pt>
                <c:pt idx="472">
                  <c:v>0.72763106610482398</c:v>
                </c:pt>
                <c:pt idx="473">
                  <c:v>0.81730769230769196</c:v>
                </c:pt>
                <c:pt idx="474">
                  <c:v>0.75588235294117601</c:v>
                </c:pt>
                <c:pt idx="475">
                  <c:v>0.63788686828535801</c:v>
                </c:pt>
                <c:pt idx="476">
                  <c:v>0.374716327733569</c:v>
                </c:pt>
                <c:pt idx="477">
                  <c:v>0.143062594543266</c:v>
                </c:pt>
                <c:pt idx="478">
                  <c:v>0.31603300913645699</c:v>
                </c:pt>
                <c:pt idx="479">
                  <c:v>0.74121079163554904</c:v>
                </c:pt>
                <c:pt idx="480">
                  <c:v>0.62541302235179796</c:v>
                </c:pt>
                <c:pt idx="481">
                  <c:v>0.636881997023232</c:v>
                </c:pt>
                <c:pt idx="482">
                  <c:v>0.68085324869305497</c:v>
                </c:pt>
                <c:pt idx="483">
                  <c:v>0.93345780433159098</c:v>
                </c:pt>
                <c:pt idx="484">
                  <c:v>0.97598739055064199</c:v>
                </c:pt>
                <c:pt idx="485">
                  <c:v>0.97399397603702997</c:v>
                </c:pt>
                <c:pt idx="486">
                  <c:v>0.85264699023088297</c:v>
                </c:pt>
                <c:pt idx="487">
                  <c:v>0.86579558908965204</c:v>
                </c:pt>
                <c:pt idx="488">
                  <c:v>0.547115384615385</c:v>
                </c:pt>
                <c:pt idx="489">
                  <c:v>0.90794669843581099</c:v>
                </c:pt>
                <c:pt idx="490">
                  <c:v>0.76119836284028197</c:v>
                </c:pt>
                <c:pt idx="491">
                  <c:v>0.3</c:v>
                </c:pt>
                <c:pt idx="492">
                  <c:v>0.34113984674329501</c:v>
                </c:pt>
                <c:pt idx="493">
                  <c:v>0.80361216308993899</c:v>
                </c:pt>
                <c:pt idx="494">
                  <c:v>0.76411778116060303</c:v>
                </c:pt>
                <c:pt idx="495">
                  <c:v>0.88498393157867605</c:v>
                </c:pt>
                <c:pt idx="496">
                  <c:v>0.268206601827292</c:v>
                </c:pt>
                <c:pt idx="497">
                  <c:v>0.31249263188918402</c:v>
                </c:pt>
                <c:pt idx="498">
                  <c:v>0.75534451037806705</c:v>
                </c:pt>
                <c:pt idx="499">
                  <c:v>0.84943852449974599</c:v>
                </c:pt>
                <c:pt idx="500">
                  <c:v>0.59045929798357</c:v>
                </c:pt>
                <c:pt idx="501">
                  <c:v>0.99616858237547901</c:v>
                </c:pt>
                <c:pt idx="502">
                  <c:v>0.75233200076147</c:v>
                </c:pt>
                <c:pt idx="503">
                  <c:v>0.53615163572060098</c:v>
                </c:pt>
                <c:pt idx="504">
                  <c:v>0.61043689320388395</c:v>
                </c:pt>
                <c:pt idx="505">
                  <c:v>0.98754513233296903</c:v>
                </c:pt>
                <c:pt idx="506">
                  <c:v>0.49360507607467902</c:v>
                </c:pt>
                <c:pt idx="507">
                  <c:v>0.41384003003301401</c:v>
                </c:pt>
                <c:pt idx="508">
                  <c:v>0.51346153846153897</c:v>
                </c:pt>
                <c:pt idx="509">
                  <c:v>0.99041594046226999</c:v>
                </c:pt>
                <c:pt idx="510">
                  <c:v>0.99425103507107604</c:v>
                </c:pt>
                <c:pt idx="511">
                  <c:v>0.32468780019212301</c:v>
                </c:pt>
                <c:pt idx="512">
                  <c:v>0.69230769230769196</c:v>
                </c:pt>
                <c:pt idx="513">
                  <c:v>0.45</c:v>
                </c:pt>
                <c:pt idx="514">
                  <c:v>0.38663181478715503</c:v>
                </c:pt>
                <c:pt idx="515">
                  <c:v>0.53189024784831396</c:v>
                </c:pt>
                <c:pt idx="516">
                  <c:v>0.875380734818199</c:v>
                </c:pt>
                <c:pt idx="517">
                  <c:v>0.95206867135849904</c:v>
                </c:pt>
                <c:pt idx="518">
                  <c:v>0.98849103918929804</c:v>
                </c:pt>
                <c:pt idx="519">
                  <c:v>0.99520705098506401</c:v>
                </c:pt>
                <c:pt idx="520">
                  <c:v>0.97986667254984094</c:v>
                </c:pt>
                <c:pt idx="521">
                  <c:v>0.97220751428508401</c:v>
                </c:pt>
                <c:pt idx="522">
                  <c:v>0.97984821691718205</c:v>
                </c:pt>
                <c:pt idx="523">
                  <c:v>0.98083371941668296</c:v>
                </c:pt>
                <c:pt idx="524">
                  <c:v>0.97699127083930803</c:v>
                </c:pt>
                <c:pt idx="525">
                  <c:v>0.94910949904490605</c:v>
                </c:pt>
                <c:pt idx="526">
                  <c:v>0.97695628650612298</c:v>
                </c:pt>
                <c:pt idx="527">
                  <c:v>0.96062859540450696</c:v>
                </c:pt>
                <c:pt idx="528">
                  <c:v>0.41853801169590599</c:v>
                </c:pt>
                <c:pt idx="529">
                  <c:v>0.98945257057971303</c:v>
                </c:pt>
                <c:pt idx="530">
                  <c:v>0.98465410608835102</c:v>
                </c:pt>
                <c:pt idx="531">
                  <c:v>0.22174467521282601</c:v>
                </c:pt>
                <c:pt idx="532">
                  <c:v>0.992307692307692</c:v>
                </c:pt>
                <c:pt idx="533">
                  <c:v>0.59454602669846601</c:v>
                </c:pt>
                <c:pt idx="534">
                  <c:v>0.16712489096470001</c:v>
                </c:pt>
                <c:pt idx="535">
                  <c:v>0.97604077040174697</c:v>
                </c:pt>
                <c:pt idx="536">
                  <c:v>0.97024302450119804</c:v>
                </c:pt>
                <c:pt idx="537">
                  <c:v>0.63119283325581899</c:v>
                </c:pt>
                <c:pt idx="538">
                  <c:v>0.982740235768232</c:v>
                </c:pt>
                <c:pt idx="539">
                  <c:v>0.59427549194991103</c:v>
                </c:pt>
                <c:pt idx="540">
                  <c:v>0.38557692307692298</c:v>
                </c:pt>
                <c:pt idx="541">
                  <c:v>0.73744398805078404</c:v>
                </c:pt>
                <c:pt idx="542">
                  <c:v>0.67815533980582499</c:v>
                </c:pt>
                <c:pt idx="543">
                  <c:v>0.441346153846154</c:v>
                </c:pt>
                <c:pt idx="544">
                  <c:v>0.75518255551812596</c:v>
                </c:pt>
                <c:pt idx="545">
                  <c:v>0.47188463631416699</c:v>
                </c:pt>
                <c:pt idx="546">
                  <c:v>0.29519230769230798</c:v>
                </c:pt>
                <c:pt idx="547">
                  <c:v>0.49146678088711199</c:v>
                </c:pt>
                <c:pt idx="548">
                  <c:v>0.49299923853036298</c:v>
                </c:pt>
                <c:pt idx="549">
                  <c:v>0.32884615384615401</c:v>
                </c:pt>
                <c:pt idx="550">
                  <c:v>0.61116504854368903</c:v>
                </c:pt>
                <c:pt idx="551">
                  <c:v>0.48374959974383602</c:v>
                </c:pt>
                <c:pt idx="552">
                  <c:v>0.459565962307253</c:v>
                </c:pt>
                <c:pt idx="553">
                  <c:v>0.46825989544436097</c:v>
                </c:pt>
                <c:pt idx="554">
                  <c:v>0.51725634802091103</c:v>
                </c:pt>
                <c:pt idx="555">
                  <c:v>0.24850634802091101</c:v>
                </c:pt>
                <c:pt idx="556">
                  <c:v>0.45494931425163998</c:v>
                </c:pt>
                <c:pt idx="557">
                  <c:v>0.47885018084903902</c:v>
                </c:pt>
                <c:pt idx="558">
                  <c:v>0.534527276257038</c:v>
                </c:pt>
                <c:pt idx="559">
                  <c:v>0.53337845407020201</c:v>
                </c:pt>
                <c:pt idx="560">
                  <c:v>0.66966019417475697</c:v>
                </c:pt>
                <c:pt idx="561">
                  <c:v>0.477773315021637</c:v>
                </c:pt>
                <c:pt idx="562">
                  <c:v>0.34909640555444799</c:v>
                </c:pt>
                <c:pt idx="563">
                  <c:v>0.76401699029126202</c:v>
                </c:pt>
                <c:pt idx="564">
                  <c:v>0.56217793129200899</c:v>
                </c:pt>
                <c:pt idx="565">
                  <c:v>0.888509431181845</c:v>
                </c:pt>
                <c:pt idx="566">
                  <c:v>0.60500583041812395</c:v>
                </c:pt>
                <c:pt idx="567">
                  <c:v>0.41245874587458697</c:v>
                </c:pt>
                <c:pt idx="568">
                  <c:v>0.68543689320388301</c:v>
                </c:pt>
                <c:pt idx="569">
                  <c:v>0.501008215085885</c:v>
                </c:pt>
                <c:pt idx="570">
                  <c:v>0.46061893203883503</c:v>
                </c:pt>
                <c:pt idx="571">
                  <c:v>0.179167422456013</c:v>
                </c:pt>
                <c:pt idx="572">
                  <c:v>0.76941128794577096</c:v>
                </c:pt>
                <c:pt idx="573">
                  <c:v>0.87341062354299503</c:v>
                </c:pt>
                <c:pt idx="574">
                  <c:v>0.99233348776667296</c:v>
                </c:pt>
                <c:pt idx="575">
                  <c:v>0.58015825740360805</c:v>
                </c:pt>
              </c:numCache>
            </c:numRef>
          </c:yVal>
          <c:smooth val="0"/>
          <c:extLst>
            <c:ext xmlns:c16="http://schemas.microsoft.com/office/drawing/2014/chart" uri="{C3380CC4-5D6E-409C-BE32-E72D297353CC}">
              <c16:uniqueId val="{00000000-2662-4A8D-8079-117376C6E550}"/>
            </c:ext>
          </c:extLst>
        </c:ser>
        <c:ser>
          <c:idx val="1"/>
          <c:order val="1"/>
          <c:tx>
            <c:strRef>
              <c:f>results!$C$1</c:f>
              <c:strCache>
                <c:ptCount val="1"/>
                <c:pt idx="0">
                  <c:v>NEI</c:v>
                </c:pt>
              </c:strCache>
            </c:strRef>
          </c:tx>
          <c:spPr>
            <a:ln w="19050" cap="rnd">
              <a:noFill/>
              <a:round/>
            </a:ln>
            <a:effectLst/>
          </c:spPr>
          <c:marker>
            <c:symbol val="circle"/>
            <c:size val="5"/>
            <c:spPr>
              <a:solidFill>
                <a:srgbClr val="FF0000"/>
              </a:solidFill>
              <a:ln w="9525">
                <a:solidFill>
                  <a:srgbClr val="FF0000"/>
                </a:solidFill>
              </a:ln>
              <a:effectLst/>
            </c:spPr>
          </c:marker>
          <c:xVal>
            <c:strRef>
              <c:f>results!$A$2:$A$577</c:f>
              <c:strCache>
                <c:ptCount val="576"/>
                <c:pt idx="0">
                  <c:v>F1</c:v>
                </c:pt>
                <c:pt idx="1">
                  <c:v>F2</c:v>
                </c:pt>
                <c:pt idx="2">
                  <c:v>F3</c:v>
                </c:pt>
                <c:pt idx="3">
                  <c:v>F4</c:v>
                </c:pt>
                <c:pt idx="4">
                  <c:v>F5</c:v>
                </c:pt>
                <c:pt idx="5">
                  <c:v>F6</c:v>
                </c:pt>
                <c:pt idx="6">
                  <c:v>F7</c:v>
                </c:pt>
                <c:pt idx="7">
                  <c:v>F8</c:v>
                </c:pt>
                <c:pt idx="8">
                  <c:v>F9</c:v>
                </c:pt>
                <c:pt idx="9">
                  <c:v>F10</c:v>
                </c:pt>
                <c:pt idx="10">
                  <c:v>F11</c:v>
                </c:pt>
                <c:pt idx="11">
                  <c:v>F12</c:v>
                </c:pt>
                <c:pt idx="12">
                  <c:v>F13</c:v>
                </c:pt>
                <c:pt idx="13">
                  <c:v>F14</c:v>
                </c:pt>
                <c:pt idx="14">
                  <c:v>F15</c:v>
                </c:pt>
                <c:pt idx="15">
                  <c:v>F16</c:v>
                </c:pt>
                <c:pt idx="16">
                  <c:v>F17</c:v>
                </c:pt>
                <c:pt idx="17">
                  <c:v>F18</c:v>
                </c:pt>
                <c:pt idx="18">
                  <c:v>F19</c:v>
                </c:pt>
                <c:pt idx="19">
                  <c:v>F20</c:v>
                </c:pt>
                <c:pt idx="20">
                  <c:v>F21</c:v>
                </c:pt>
                <c:pt idx="21">
                  <c:v>F22</c:v>
                </c:pt>
                <c:pt idx="22">
                  <c:v>F23</c:v>
                </c:pt>
                <c:pt idx="23">
                  <c:v>F24</c:v>
                </c:pt>
                <c:pt idx="24">
                  <c:v>F25</c:v>
                </c:pt>
                <c:pt idx="25">
                  <c:v>F26</c:v>
                </c:pt>
                <c:pt idx="26">
                  <c:v>F27</c:v>
                </c:pt>
                <c:pt idx="27">
                  <c:v>F28</c:v>
                </c:pt>
                <c:pt idx="28">
                  <c:v>F29</c:v>
                </c:pt>
                <c:pt idx="29">
                  <c:v>F30</c:v>
                </c:pt>
                <c:pt idx="30">
                  <c:v>F31</c:v>
                </c:pt>
                <c:pt idx="31">
                  <c:v>F32</c:v>
                </c:pt>
                <c:pt idx="32">
                  <c:v>F33</c:v>
                </c:pt>
                <c:pt idx="33">
                  <c:v>F34</c:v>
                </c:pt>
                <c:pt idx="34">
                  <c:v>F35</c:v>
                </c:pt>
                <c:pt idx="35">
                  <c:v>F36</c:v>
                </c:pt>
                <c:pt idx="36">
                  <c:v>F37</c:v>
                </c:pt>
                <c:pt idx="37">
                  <c:v>F38</c:v>
                </c:pt>
                <c:pt idx="38">
                  <c:v>F39</c:v>
                </c:pt>
                <c:pt idx="39">
                  <c:v>F40</c:v>
                </c:pt>
                <c:pt idx="40">
                  <c:v>F41</c:v>
                </c:pt>
                <c:pt idx="41">
                  <c:v>F42</c:v>
                </c:pt>
                <c:pt idx="42">
                  <c:v>F43</c:v>
                </c:pt>
                <c:pt idx="43">
                  <c:v>F44</c:v>
                </c:pt>
                <c:pt idx="44">
                  <c:v>F45</c:v>
                </c:pt>
                <c:pt idx="45">
                  <c:v>F46</c:v>
                </c:pt>
                <c:pt idx="46">
                  <c:v>F47</c:v>
                </c:pt>
                <c:pt idx="47">
                  <c:v>F48</c:v>
                </c:pt>
                <c:pt idx="48">
                  <c:v>F49</c:v>
                </c:pt>
                <c:pt idx="49">
                  <c:v>F50</c:v>
                </c:pt>
                <c:pt idx="50">
                  <c:v>F51</c:v>
                </c:pt>
                <c:pt idx="51">
                  <c:v>F52</c:v>
                </c:pt>
                <c:pt idx="52">
                  <c:v>F53</c:v>
                </c:pt>
                <c:pt idx="53">
                  <c:v>F54</c:v>
                </c:pt>
                <c:pt idx="54">
                  <c:v>F55</c:v>
                </c:pt>
                <c:pt idx="55">
                  <c:v>F56</c:v>
                </c:pt>
                <c:pt idx="56">
                  <c:v>F57</c:v>
                </c:pt>
                <c:pt idx="57">
                  <c:v>F58</c:v>
                </c:pt>
                <c:pt idx="58">
                  <c:v>F59</c:v>
                </c:pt>
                <c:pt idx="59">
                  <c:v>F60</c:v>
                </c:pt>
                <c:pt idx="60">
                  <c:v>F61</c:v>
                </c:pt>
                <c:pt idx="61">
                  <c:v>F62</c:v>
                </c:pt>
                <c:pt idx="62">
                  <c:v>F63</c:v>
                </c:pt>
                <c:pt idx="63">
                  <c:v>F64</c:v>
                </c:pt>
                <c:pt idx="64">
                  <c:v>F65</c:v>
                </c:pt>
                <c:pt idx="65">
                  <c:v>F66</c:v>
                </c:pt>
                <c:pt idx="66">
                  <c:v>F67</c:v>
                </c:pt>
                <c:pt idx="67">
                  <c:v>F68</c:v>
                </c:pt>
                <c:pt idx="68">
                  <c:v>F69</c:v>
                </c:pt>
                <c:pt idx="69">
                  <c:v>F70</c:v>
                </c:pt>
                <c:pt idx="70">
                  <c:v>F71</c:v>
                </c:pt>
                <c:pt idx="71">
                  <c:v>F72</c:v>
                </c:pt>
                <c:pt idx="72">
                  <c:v>F73</c:v>
                </c:pt>
                <c:pt idx="73">
                  <c:v>F74</c:v>
                </c:pt>
                <c:pt idx="74">
                  <c:v>F75</c:v>
                </c:pt>
                <c:pt idx="75">
                  <c:v>F76</c:v>
                </c:pt>
                <c:pt idx="76">
                  <c:v>F77</c:v>
                </c:pt>
                <c:pt idx="77">
                  <c:v>F78</c:v>
                </c:pt>
                <c:pt idx="78">
                  <c:v>F79</c:v>
                </c:pt>
                <c:pt idx="79">
                  <c:v>F80</c:v>
                </c:pt>
                <c:pt idx="80">
                  <c:v>F81</c:v>
                </c:pt>
                <c:pt idx="81">
                  <c:v>F82</c:v>
                </c:pt>
                <c:pt idx="82">
                  <c:v>F83</c:v>
                </c:pt>
                <c:pt idx="83">
                  <c:v>F84</c:v>
                </c:pt>
                <c:pt idx="84">
                  <c:v>F85</c:v>
                </c:pt>
                <c:pt idx="85">
                  <c:v>F86</c:v>
                </c:pt>
                <c:pt idx="86">
                  <c:v>F87</c:v>
                </c:pt>
                <c:pt idx="87">
                  <c:v>F88</c:v>
                </c:pt>
                <c:pt idx="88">
                  <c:v>F89</c:v>
                </c:pt>
                <c:pt idx="89">
                  <c:v>F90</c:v>
                </c:pt>
                <c:pt idx="90">
                  <c:v>F91</c:v>
                </c:pt>
                <c:pt idx="91">
                  <c:v>F92</c:v>
                </c:pt>
                <c:pt idx="92">
                  <c:v>F93</c:v>
                </c:pt>
                <c:pt idx="93">
                  <c:v>F94</c:v>
                </c:pt>
                <c:pt idx="94">
                  <c:v>F95</c:v>
                </c:pt>
                <c:pt idx="95">
                  <c:v>F96</c:v>
                </c:pt>
                <c:pt idx="96">
                  <c:v>F97</c:v>
                </c:pt>
                <c:pt idx="97">
                  <c:v>F98</c:v>
                </c:pt>
                <c:pt idx="98">
                  <c:v>F99</c:v>
                </c:pt>
                <c:pt idx="99">
                  <c:v>F100</c:v>
                </c:pt>
                <c:pt idx="100">
                  <c:v>F101</c:v>
                </c:pt>
                <c:pt idx="101">
                  <c:v>F102</c:v>
                </c:pt>
                <c:pt idx="102">
                  <c:v>F103</c:v>
                </c:pt>
                <c:pt idx="103">
                  <c:v>F104</c:v>
                </c:pt>
                <c:pt idx="104">
                  <c:v>F105</c:v>
                </c:pt>
                <c:pt idx="105">
                  <c:v>F106</c:v>
                </c:pt>
                <c:pt idx="106">
                  <c:v>F107</c:v>
                </c:pt>
                <c:pt idx="107">
                  <c:v>F108</c:v>
                </c:pt>
                <c:pt idx="108">
                  <c:v>F109</c:v>
                </c:pt>
                <c:pt idx="109">
                  <c:v>F110</c:v>
                </c:pt>
                <c:pt idx="110">
                  <c:v>F111</c:v>
                </c:pt>
                <c:pt idx="111">
                  <c:v>F112</c:v>
                </c:pt>
                <c:pt idx="112">
                  <c:v>F113</c:v>
                </c:pt>
                <c:pt idx="113">
                  <c:v>F114</c:v>
                </c:pt>
                <c:pt idx="114">
                  <c:v>F115</c:v>
                </c:pt>
                <c:pt idx="115">
                  <c:v>F116</c:v>
                </c:pt>
                <c:pt idx="116">
                  <c:v>F117</c:v>
                </c:pt>
                <c:pt idx="117">
                  <c:v>F118</c:v>
                </c:pt>
                <c:pt idx="118">
                  <c:v>F119</c:v>
                </c:pt>
                <c:pt idx="119">
                  <c:v>F120</c:v>
                </c:pt>
                <c:pt idx="120">
                  <c:v>F121</c:v>
                </c:pt>
                <c:pt idx="121">
                  <c:v>F122</c:v>
                </c:pt>
                <c:pt idx="122">
                  <c:v>F123</c:v>
                </c:pt>
                <c:pt idx="123">
                  <c:v>F124</c:v>
                </c:pt>
                <c:pt idx="124">
                  <c:v>F125</c:v>
                </c:pt>
                <c:pt idx="125">
                  <c:v>F126</c:v>
                </c:pt>
                <c:pt idx="126">
                  <c:v>F127</c:v>
                </c:pt>
                <c:pt idx="127">
                  <c:v>F128</c:v>
                </c:pt>
                <c:pt idx="128">
                  <c:v>F129</c:v>
                </c:pt>
                <c:pt idx="129">
                  <c:v>F130</c:v>
                </c:pt>
                <c:pt idx="130">
                  <c:v>F131</c:v>
                </c:pt>
                <c:pt idx="131">
                  <c:v>F132</c:v>
                </c:pt>
                <c:pt idx="132">
                  <c:v>F133</c:v>
                </c:pt>
                <c:pt idx="133">
                  <c:v>F134</c:v>
                </c:pt>
                <c:pt idx="134">
                  <c:v>F135</c:v>
                </c:pt>
                <c:pt idx="135">
                  <c:v>F136</c:v>
                </c:pt>
                <c:pt idx="136">
                  <c:v>F137</c:v>
                </c:pt>
                <c:pt idx="137">
                  <c:v>F138</c:v>
                </c:pt>
                <c:pt idx="138">
                  <c:v>F139</c:v>
                </c:pt>
                <c:pt idx="139">
                  <c:v>F140</c:v>
                </c:pt>
                <c:pt idx="140">
                  <c:v>F141</c:v>
                </c:pt>
                <c:pt idx="141">
                  <c:v>F142</c:v>
                </c:pt>
                <c:pt idx="142">
                  <c:v>F143</c:v>
                </c:pt>
                <c:pt idx="143">
                  <c:v>F144</c:v>
                </c:pt>
                <c:pt idx="144">
                  <c:v>F145</c:v>
                </c:pt>
                <c:pt idx="145">
                  <c:v>F146</c:v>
                </c:pt>
                <c:pt idx="146">
                  <c:v>F147</c:v>
                </c:pt>
                <c:pt idx="147">
                  <c:v>F148</c:v>
                </c:pt>
                <c:pt idx="148">
                  <c:v>F149</c:v>
                </c:pt>
                <c:pt idx="149">
                  <c:v>F150</c:v>
                </c:pt>
                <c:pt idx="150">
                  <c:v>F151</c:v>
                </c:pt>
                <c:pt idx="151">
                  <c:v>F152</c:v>
                </c:pt>
                <c:pt idx="152">
                  <c:v>F153</c:v>
                </c:pt>
                <c:pt idx="153">
                  <c:v>F154</c:v>
                </c:pt>
                <c:pt idx="154">
                  <c:v>F155</c:v>
                </c:pt>
                <c:pt idx="155">
                  <c:v>F156</c:v>
                </c:pt>
                <c:pt idx="156">
                  <c:v>F157</c:v>
                </c:pt>
                <c:pt idx="157">
                  <c:v>F158</c:v>
                </c:pt>
                <c:pt idx="158">
                  <c:v>F159</c:v>
                </c:pt>
                <c:pt idx="159">
                  <c:v>F160</c:v>
                </c:pt>
                <c:pt idx="160">
                  <c:v>F161</c:v>
                </c:pt>
                <c:pt idx="161">
                  <c:v>F162</c:v>
                </c:pt>
                <c:pt idx="162">
                  <c:v>F163</c:v>
                </c:pt>
                <c:pt idx="163">
                  <c:v>F164</c:v>
                </c:pt>
                <c:pt idx="164">
                  <c:v>F165</c:v>
                </c:pt>
                <c:pt idx="165">
                  <c:v>F166</c:v>
                </c:pt>
                <c:pt idx="166">
                  <c:v>F167</c:v>
                </c:pt>
                <c:pt idx="167">
                  <c:v>F168</c:v>
                </c:pt>
                <c:pt idx="168">
                  <c:v>F169</c:v>
                </c:pt>
                <c:pt idx="169">
                  <c:v>F170</c:v>
                </c:pt>
                <c:pt idx="170">
                  <c:v>F171</c:v>
                </c:pt>
                <c:pt idx="171">
                  <c:v>F172</c:v>
                </c:pt>
                <c:pt idx="172">
                  <c:v>F173</c:v>
                </c:pt>
                <c:pt idx="173">
                  <c:v>F174</c:v>
                </c:pt>
                <c:pt idx="174">
                  <c:v>F175</c:v>
                </c:pt>
                <c:pt idx="175">
                  <c:v>F176</c:v>
                </c:pt>
                <c:pt idx="176">
                  <c:v>F177</c:v>
                </c:pt>
                <c:pt idx="177">
                  <c:v>F178</c:v>
                </c:pt>
                <c:pt idx="178">
                  <c:v>F179</c:v>
                </c:pt>
                <c:pt idx="179">
                  <c:v>F180</c:v>
                </c:pt>
                <c:pt idx="180">
                  <c:v>F181</c:v>
                </c:pt>
                <c:pt idx="181">
                  <c:v>F182</c:v>
                </c:pt>
                <c:pt idx="182">
                  <c:v>F183</c:v>
                </c:pt>
                <c:pt idx="183">
                  <c:v>F184</c:v>
                </c:pt>
                <c:pt idx="184">
                  <c:v>F185</c:v>
                </c:pt>
                <c:pt idx="185">
                  <c:v>F186</c:v>
                </c:pt>
                <c:pt idx="186">
                  <c:v>F187</c:v>
                </c:pt>
                <c:pt idx="187">
                  <c:v>F188</c:v>
                </c:pt>
                <c:pt idx="188">
                  <c:v>F189</c:v>
                </c:pt>
                <c:pt idx="189">
                  <c:v>F190</c:v>
                </c:pt>
                <c:pt idx="190">
                  <c:v>F191</c:v>
                </c:pt>
                <c:pt idx="191">
                  <c:v>F192</c:v>
                </c:pt>
                <c:pt idx="192">
                  <c:v>F193</c:v>
                </c:pt>
                <c:pt idx="193">
                  <c:v>F194</c:v>
                </c:pt>
                <c:pt idx="194">
                  <c:v>F195</c:v>
                </c:pt>
                <c:pt idx="195">
                  <c:v>F196</c:v>
                </c:pt>
                <c:pt idx="196">
                  <c:v>F197</c:v>
                </c:pt>
                <c:pt idx="197">
                  <c:v>F198</c:v>
                </c:pt>
                <c:pt idx="198">
                  <c:v>F199</c:v>
                </c:pt>
                <c:pt idx="199">
                  <c:v>F200</c:v>
                </c:pt>
                <c:pt idx="200">
                  <c:v>F201</c:v>
                </c:pt>
                <c:pt idx="201">
                  <c:v>F202</c:v>
                </c:pt>
                <c:pt idx="202">
                  <c:v>F203</c:v>
                </c:pt>
                <c:pt idx="203">
                  <c:v>F204</c:v>
                </c:pt>
                <c:pt idx="204">
                  <c:v>F205</c:v>
                </c:pt>
                <c:pt idx="205">
                  <c:v>F206</c:v>
                </c:pt>
                <c:pt idx="206">
                  <c:v>F207</c:v>
                </c:pt>
                <c:pt idx="207">
                  <c:v>F208</c:v>
                </c:pt>
                <c:pt idx="208">
                  <c:v>F209</c:v>
                </c:pt>
                <c:pt idx="209">
                  <c:v>F210</c:v>
                </c:pt>
                <c:pt idx="210">
                  <c:v>F211</c:v>
                </c:pt>
                <c:pt idx="211">
                  <c:v>F212</c:v>
                </c:pt>
                <c:pt idx="212">
                  <c:v>F213</c:v>
                </c:pt>
                <c:pt idx="213">
                  <c:v>F214</c:v>
                </c:pt>
                <c:pt idx="214">
                  <c:v>F215</c:v>
                </c:pt>
                <c:pt idx="215">
                  <c:v>F216</c:v>
                </c:pt>
                <c:pt idx="216">
                  <c:v>F217</c:v>
                </c:pt>
                <c:pt idx="217">
                  <c:v>F218</c:v>
                </c:pt>
                <c:pt idx="218">
                  <c:v>F219</c:v>
                </c:pt>
                <c:pt idx="219">
                  <c:v>F220</c:v>
                </c:pt>
                <c:pt idx="220">
                  <c:v>F221</c:v>
                </c:pt>
                <c:pt idx="221">
                  <c:v>F222</c:v>
                </c:pt>
                <c:pt idx="222">
                  <c:v>F223</c:v>
                </c:pt>
                <c:pt idx="223">
                  <c:v>F224</c:v>
                </c:pt>
                <c:pt idx="224">
                  <c:v>F225</c:v>
                </c:pt>
                <c:pt idx="225">
                  <c:v>F226</c:v>
                </c:pt>
                <c:pt idx="226">
                  <c:v>F227</c:v>
                </c:pt>
                <c:pt idx="227">
                  <c:v>F228</c:v>
                </c:pt>
                <c:pt idx="228">
                  <c:v>F229</c:v>
                </c:pt>
                <c:pt idx="229">
                  <c:v>F230</c:v>
                </c:pt>
                <c:pt idx="230">
                  <c:v>F231</c:v>
                </c:pt>
                <c:pt idx="231">
                  <c:v>F232</c:v>
                </c:pt>
                <c:pt idx="232">
                  <c:v>F233</c:v>
                </c:pt>
                <c:pt idx="233">
                  <c:v>F234</c:v>
                </c:pt>
                <c:pt idx="234">
                  <c:v>F235</c:v>
                </c:pt>
                <c:pt idx="235">
                  <c:v>F236</c:v>
                </c:pt>
                <c:pt idx="236">
                  <c:v>F237</c:v>
                </c:pt>
                <c:pt idx="237">
                  <c:v>F238</c:v>
                </c:pt>
                <c:pt idx="238">
                  <c:v>F239</c:v>
                </c:pt>
                <c:pt idx="239">
                  <c:v>F240</c:v>
                </c:pt>
                <c:pt idx="240">
                  <c:v>F241</c:v>
                </c:pt>
                <c:pt idx="241">
                  <c:v>F242</c:v>
                </c:pt>
                <c:pt idx="242">
                  <c:v>F243</c:v>
                </c:pt>
                <c:pt idx="243">
                  <c:v>F244</c:v>
                </c:pt>
                <c:pt idx="244">
                  <c:v>F245</c:v>
                </c:pt>
                <c:pt idx="245">
                  <c:v>F246</c:v>
                </c:pt>
                <c:pt idx="246">
                  <c:v>F247</c:v>
                </c:pt>
                <c:pt idx="247">
                  <c:v>F248</c:v>
                </c:pt>
                <c:pt idx="248">
                  <c:v>F249</c:v>
                </c:pt>
                <c:pt idx="249">
                  <c:v>F250</c:v>
                </c:pt>
                <c:pt idx="250">
                  <c:v>F251</c:v>
                </c:pt>
                <c:pt idx="251">
                  <c:v>F252</c:v>
                </c:pt>
                <c:pt idx="252">
                  <c:v>F253</c:v>
                </c:pt>
                <c:pt idx="253">
                  <c:v>F254</c:v>
                </c:pt>
                <c:pt idx="254">
                  <c:v>F255</c:v>
                </c:pt>
                <c:pt idx="255">
                  <c:v>F256</c:v>
                </c:pt>
                <c:pt idx="256">
                  <c:v>F257</c:v>
                </c:pt>
                <c:pt idx="257">
                  <c:v>F258</c:v>
                </c:pt>
                <c:pt idx="258">
                  <c:v>F259</c:v>
                </c:pt>
                <c:pt idx="259">
                  <c:v>F260</c:v>
                </c:pt>
                <c:pt idx="260">
                  <c:v>F261</c:v>
                </c:pt>
                <c:pt idx="261">
                  <c:v>F262</c:v>
                </c:pt>
                <c:pt idx="262">
                  <c:v>F263</c:v>
                </c:pt>
                <c:pt idx="263">
                  <c:v>F264</c:v>
                </c:pt>
                <c:pt idx="264">
                  <c:v>F265</c:v>
                </c:pt>
                <c:pt idx="265">
                  <c:v>F266</c:v>
                </c:pt>
                <c:pt idx="266">
                  <c:v>F267</c:v>
                </c:pt>
                <c:pt idx="267">
                  <c:v>F268</c:v>
                </c:pt>
                <c:pt idx="268">
                  <c:v>F269</c:v>
                </c:pt>
                <c:pt idx="269">
                  <c:v>F270</c:v>
                </c:pt>
                <c:pt idx="270">
                  <c:v>F271</c:v>
                </c:pt>
                <c:pt idx="271">
                  <c:v>F272</c:v>
                </c:pt>
                <c:pt idx="272">
                  <c:v>F273</c:v>
                </c:pt>
                <c:pt idx="273">
                  <c:v>F274</c:v>
                </c:pt>
                <c:pt idx="274">
                  <c:v>F275</c:v>
                </c:pt>
                <c:pt idx="275">
                  <c:v>F276</c:v>
                </c:pt>
                <c:pt idx="276">
                  <c:v>F277</c:v>
                </c:pt>
                <c:pt idx="277">
                  <c:v>F278</c:v>
                </c:pt>
                <c:pt idx="278">
                  <c:v>F279</c:v>
                </c:pt>
                <c:pt idx="279">
                  <c:v>F280</c:v>
                </c:pt>
                <c:pt idx="280">
                  <c:v>F281</c:v>
                </c:pt>
                <c:pt idx="281">
                  <c:v>F282</c:v>
                </c:pt>
                <c:pt idx="282">
                  <c:v>F283</c:v>
                </c:pt>
                <c:pt idx="283">
                  <c:v>F284</c:v>
                </c:pt>
                <c:pt idx="284">
                  <c:v>F285</c:v>
                </c:pt>
                <c:pt idx="285">
                  <c:v>F286</c:v>
                </c:pt>
                <c:pt idx="286">
                  <c:v>F287</c:v>
                </c:pt>
                <c:pt idx="287">
                  <c:v>F288</c:v>
                </c:pt>
                <c:pt idx="288">
                  <c:v>F289</c:v>
                </c:pt>
                <c:pt idx="289">
                  <c:v>F290</c:v>
                </c:pt>
                <c:pt idx="290">
                  <c:v>F291</c:v>
                </c:pt>
                <c:pt idx="291">
                  <c:v>F292</c:v>
                </c:pt>
                <c:pt idx="292">
                  <c:v>F293</c:v>
                </c:pt>
                <c:pt idx="293">
                  <c:v>F294</c:v>
                </c:pt>
                <c:pt idx="294">
                  <c:v>F295</c:v>
                </c:pt>
                <c:pt idx="295">
                  <c:v>F296</c:v>
                </c:pt>
                <c:pt idx="296">
                  <c:v>F297</c:v>
                </c:pt>
                <c:pt idx="297">
                  <c:v>F298</c:v>
                </c:pt>
                <c:pt idx="298">
                  <c:v>F299</c:v>
                </c:pt>
                <c:pt idx="299">
                  <c:v>F300</c:v>
                </c:pt>
                <c:pt idx="300">
                  <c:v>F301</c:v>
                </c:pt>
                <c:pt idx="301">
                  <c:v>F302</c:v>
                </c:pt>
                <c:pt idx="302">
                  <c:v>F303</c:v>
                </c:pt>
                <c:pt idx="303">
                  <c:v>F304</c:v>
                </c:pt>
                <c:pt idx="304">
                  <c:v>F305</c:v>
                </c:pt>
                <c:pt idx="305">
                  <c:v>F306</c:v>
                </c:pt>
                <c:pt idx="306">
                  <c:v>F307</c:v>
                </c:pt>
                <c:pt idx="307">
                  <c:v>F308</c:v>
                </c:pt>
                <c:pt idx="308">
                  <c:v>F309</c:v>
                </c:pt>
                <c:pt idx="309">
                  <c:v>F310</c:v>
                </c:pt>
                <c:pt idx="310">
                  <c:v>F311</c:v>
                </c:pt>
                <c:pt idx="311">
                  <c:v>F312</c:v>
                </c:pt>
                <c:pt idx="312">
                  <c:v>F313</c:v>
                </c:pt>
                <c:pt idx="313">
                  <c:v>F314</c:v>
                </c:pt>
                <c:pt idx="314">
                  <c:v>F315</c:v>
                </c:pt>
                <c:pt idx="315">
                  <c:v>F316</c:v>
                </c:pt>
                <c:pt idx="316">
                  <c:v>F317</c:v>
                </c:pt>
                <c:pt idx="317">
                  <c:v>F318</c:v>
                </c:pt>
                <c:pt idx="318">
                  <c:v>F319</c:v>
                </c:pt>
                <c:pt idx="319">
                  <c:v>F320</c:v>
                </c:pt>
                <c:pt idx="320">
                  <c:v>F321</c:v>
                </c:pt>
                <c:pt idx="321">
                  <c:v>F322</c:v>
                </c:pt>
                <c:pt idx="322">
                  <c:v>F323</c:v>
                </c:pt>
                <c:pt idx="323">
                  <c:v>F324</c:v>
                </c:pt>
                <c:pt idx="324">
                  <c:v>F325</c:v>
                </c:pt>
                <c:pt idx="325">
                  <c:v>F326</c:v>
                </c:pt>
                <c:pt idx="326">
                  <c:v>F327</c:v>
                </c:pt>
                <c:pt idx="327">
                  <c:v>F328</c:v>
                </c:pt>
                <c:pt idx="328">
                  <c:v>F329</c:v>
                </c:pt>
                <c:pt idx="329">
                  <c:v>F330</c:v>
                </c:pt>
                <c:pt idx="330">
                  <c:v>F331</c:v>
                </c:pt>
                <c:pt idx="331">
                  <c:v>F332</c:v>
                </c:pt>
                <c:pt idx="332">
                  <c:v>F333</c:v>
                </c:pt>
                <c:pt idx="333">
                  <c:v>F334</c:v>
                </c:pt>
                <c:pt idx="334">
                  <c:v>F335</c:v>
                </c:pt>
                <c:pt idx="335">
                  <c:v>F336</c:v>
                </c:pt>
                <c:pt idx="336">
                  <c:v>F337</c:v>
                </c:pt>
                <c:pt idx="337">
                  <c:v>F338</c:v>
                </c:pt>
                <c:pt idx="338">
                  <c:v>F339</c:v>
                </c:pt>
                <c:pt idx="339">
                  <c:v>F340</c:v>
                </c:pt>
                <c:pt idx="340">
                  <c:v>F341</c:v>
                </c:pt>
                <c:pt idx="341">
                  <c:v>F342</c:v>
                </c:pt>
                <c:pt idx="342">
                  <c:v>F343</c:v>
                </c:pt>
                <c:pt idx="343">
                  <c:v>F344</c:v>
                </c:pt>
                <c:pt idx="344">
                  <c:v>F345</c:v>
                </c:pt>
                <c:pt idx="345">
                  <c:v>F346</c:v>
                </c:pt>
                <c:pt idx="346">
                  <c:v>F347</c:v>
                </c:pt>
                <c:pt idx="347">
                  <c:v>F348</c:v>
                </c:pt>
                <c:pt idx="348">
                  <c:v>F349</c:v>
                </c:pt>
                <c:pt idx="349">
                  <c:v>F350</c:v>
                </c:pt>
                <c:pt idx="350">
                  <c:v>F351</c:v>
                </c:pt>
                <c:pt idx="351">
                  <c:v>F352</c:v>
                </c:pt>
                <c:pt idx="352">
                  <c:v>F353</c:v>
                </c:pt>
                <c:pt idx="353">
                  <c:v>F354</c:v>
                </c:pt>
                <c:pt idx="354">
                  <c:v>F355</c:v>
                </c:pt>
                <c:pt idx="355">
                  <c:v>F356</c:v>
                </c:pt>
                <c:pt idx="356">
                  <c:v>F357</c:v>
                </c:pt>
                <c:pt idx="357">
                  <c:v>F358</c:v>
                </c:pt>
                <c:pt idx="358">
                  <c:v>F359</c:v>
                </c:pt>
                <c:pt idx="359">
                  <c:v>F360</c:v>
                </c:pt>
                <c:pt idx="360">
                  <c:v>F361</c:v>
                </c:pt>
                <c:pt idx="361">
                  <c:v>F362</c:v>
                </c:pt>
                <c:pt idx="362">
                  <c:v>F363</c:v>
                </c:pt>
                <c:pt idx="363">
                  <c:v>F364</c:v>
                </c:pt>
                <c:pt idx="364">
                  <c:v>F365</c:v>
                </c:pt>
                <c:pt idx="365">
                  <c:v>F366</c:v>
                </c:pt>
                <c:pt idx="366">
                  <c:v>F367</c:v>
                </c:pt>
                <c:pt idx="367">
                  <c:v>F368</c:v>
                </c:pt>
                <c:pt idx="368">
                  <c:v>F369</c:v>
                </c:pt>
                <c:pt idx="369">
                  <c:v>F370</c:v>
                </c:pt>
                <c:pt idx="370">
                  <c:v>F371</c:v>
                </c:pt>
                <c:pt idx="371">
                  <c:v>F372</c:v>
                </c:pt>
                <c:pt idx="372">
                  <c:v>F373</c:v>
                </c:pt>
                <c:pt idx="373">
                  <c:v>F374</c:v>
                </c:pt>
                <c:pt idx="374">
                  <c:v>F375</c:v>
                </c:pt>
                <c:pt idx="375">
                  <c:v>F376</c:v>
                </c:pt>
                <c:pt idx="376">
                  <c:v>F377</c:v>
                </c:pt>
                <c:pt idx="377">
                  <c:v>F378</c:v>
                </c:pt>
                <c:pt idx="378">
                  <c:v>F379</c:v>
                </c:pt>
                <c:pt idx="379">
                  <c:v>F380</c:v>
                </c:pt>
                <c:pt idx="380">
                  <c:v>F381</c:v>
                </c:pt>
                <c:pt idx="381">
                  <c:v>F382</c:v>
                </c:pt>
                <c:pt idx="382">
                  <c:v>F383</c:v>
                </c:pt>
                <c:pt idx="383">
                  <c:v>F384</c:v>
                </c:pt>
                <c:pt idx="384">
                  <c:v>F385</c:v>
                </c:pt>
                <c:pt idx="385">
                  <c:v>F386</c:v>
                </c:pt>
                <c:pt idx="386">
                  <c:v>F387</c:v>
                </c:pt>
                <c:pt idx="387">
                  <c:v>F388</c:v>
                </c:pt>
                <c:pt idx="388">
                  <c:v>F389</c:v>
                </c:pt>
                <c:pt idx="389">
                  <c:v>F390</c:v>
                </c:pt>
                <c:pt idx="390">
                  <c:v>F391</c:v>
                </c:pt>
                <c:pt idx="391">
                  <c:v>F392</c:v>
                </c:pt>
                <c:pt idx="392">
                  <c:v>F393</c:v>
                </c:pt>
                <c:pt idx="393">
                  <c:v>F394</c:v>
                </c:pt>
                <c:pt idx="394">
                  <c:v>F395</c:v>
                </c:pt>
                <c:pt idx="395">
                  <c:v>F396</c:v>
                </c:pt>
                <c:pt idx="396">
                  <c:v>F397</c:v>
                </c:pt>
                <c:pt idx="397">
                  <c:v>F398</c:v>
                </c:pt>
                <c:pt idx="398">
                  <c:v>F399</c:v>
                </c:pt>
                <c:pt idx="399">
                  <c:v>F400</c:v>
                </c:pt>
                <c:pt idx="400">
                  <c:v>F401</c:v>
                </c:pt>
                <c:pt idx="401">
                  <c:v>F402</c:v>
                </c:pt>
                <c:pt idx="402">
                  <c:v>F403</c:v>
                </c:pt>
                <c:pt idx="403">
                  <c:v>F404</c:v>
                </c:pt>
                <c:pt idx="404">
                  <c:v>F405</c:v>
                </c:pt>
                <c:pt idx="405">
                  <c:v>F406</c:v>
                </c:pt>
                <c:pt idx="406">
                  <c:v>F407</c:v>
                </c:pt>
                <c:pt idx="407">
                  <c:v>F408</c:v>
                </c:pt>
                <c:pt idx="408">
                  <c:v>F409</c:v>
                </c:pt>
                <c:pt idx="409">
                  <c:v>F410</c:v>
                </c:pt>
                <c:pt idx="410">
                  <c:v>F411</c:v>
                </c:pt>
                <c:pt idx="411">
                  <c:v>F412</c:v>
                </c:pt>
                <c:pt idx="412">
                  <c:v>F413</c:v>
                </c:pt>
                <c:pt idx="413">
                  <c:v>F414</c:v>
                </c:pt>
                <c:pt idx="414">
                  <c:v>F415</c:v>
                </c:pt>
                <c:pt idx="415">
                  <c:v>F416</c:v>
                </c:pt>
                <c:pt idx="416">
                  <c:v>F417</c:v>
                </c:pt>
                <c:pt idx="417">
                  <c:v>F418</c:v>
                </c:pt>
                <c:pt idx="418">
                  <c:v>F419</c:v>
                </c:pt>
                <c:pt idx="419">
                  <c:v>F420</c:v>
                </c:pt>
                <c:pt idx="420">
                  <c:v>F421</c:v>
                </c:pt>
                <c:pt idx="421">
                  <c:v>F422</c:v>
                </c:pt>
                <c:pt idx="422">
                  <c:v>F423</c:v>
                </c:pt>
                <c:pt idx="423">
                  <c:v>F424</c:v>
                </c:pt>
                <c:pt idx="424">
                  <c:v>F425</c:v>
                </c:pt>
                <c:pt idx="425">
                  <c:v>F426</c:v>
                </c:pt>
                <c:pt idx="426">
                  <c:v>F427</c:v>
                </c:pt>
                <c:pt idx="427">
                  <c:v>F428</c:v>
                </c:pt>
                <c:pt idx="428">
                  <c:v>F429</c:v>
                </c:pt>
                <c:pt idx="429">
                  <c:v>F430</c:v>
                </c:pt>
                <c:pt idx="430">
                  <c:v>F431</c:v>
                </c:pt>
                <c:pt idx="431">
                  <c:v>F432</c:v>
                </c:pt>
                <c:pt idx="432">
                  <c:v>F433</c:v>
                </c:pt>
                <c:pt idx="433">
                  <c:v>F434</c:v>
                </c:pt>
                <c:pt idx="434">
                  <c:v>F435</c:v>
                </c:pt>
                <c:pt idx="435">
                  <c:v>F436</c:v>
                </c:pt>
                <c:pt idx="436">
                  <c:v>F437</c:v>
                </c:pt>
                <c:pt idx="437">
                  <c:v>F438</c:v>
                </c:pt>
                <c:pt idx="438">
                  <c:v>F439</c:v>
                </c:pt>
                <c:pt idx="439">
                  <c:v>F440</c:v>
                </c:pt>
                <c:pt idx="440">
                  <c:v>F441</c:v>
                </c:pt>
                <c:pt idx="441">
                  <c:v>F442</c:v>
                </c:pt>
                <c:pt idx="442">
                  <c:v>F443</c:v>
                </c:pt>
                <c:pt idx="443">
                  <c:v>F444</c:v>
                </c:pt>
                <c:pt idx="444">
                  <c:v>F445</c:v>
                </c:pt>
                <c:pt idx="445">
                  <c:v>F446</c:v>
                </c:pt>
                <c:pt idx="446">
                  <c:v>F447</c:v>
                </c:pt>
                <c:pt idx="447">
                  <c:v>F448</c:v>
                </c:pt>
                <c:pt idx="448">
                  <c:v>F449</c:v>
                </c:pt>
                <c:pt idx="449">
                  <c:v>F450</c:v>
                </c:pt>
                <c:pt idx="450">
                  <c:v>F451</c:v>
                </c:pt>
                <c:pt idx="451">
                  <c:v>F452</c:v>
                </c:pt>
                <c:pt idx="452">
                  <c:v>F453</c:v>
                </c:pt>
                <c:pt idx="453">
                  <c:v>F454</c:v>
                </c:pt>
                <c:pt idx="454">
                  <c:v>F455</c:v>
                </c:pt>
                <c:pt idx="455">
                  <c:v>F456</c:v>
                </c:pt>
                <c:pt idx="456">
                  <c:v>F457</c:v>
                </c:pt>
                <c:pt idx="457">
                  <c:v>F458</c:v>
                </c:pt>
                <c:pt idx="458">
                  <c:v>F459</c:v>
                </c:pt>
                <c:pt idx="459">
                  <c:v>F460</c:v>
                </c:pt>
                <c:pt idx="460">
                  <c:v>F461</c:v>
                </c:pt>
                <c:pt idx="461">
                  <c:v>F462</c:v>
                </c:pt>
                <c:pt idx="462">
                  <c:v>F463</c:v>
                </c:pt>
                <c:pt idx="463">
                  <c:v>F464</c:v>
                </c:pt>
                <c:pt idx="464">
                  <c:v>F465</c:v>
                </c:pt>
                <c:pt idx="465">
                  <c:v>F466</c:v>
                </c:pt>
                <c:pt idx="466">
                  <c:v>F467</c:v>
                </c:pt>
                <c:pt idx="467">
                  <c:v>F468</c:v>
                </c:pt>
                <c:pt idx="468">
                  <c:v>F469</c:v>
                </c:pt>
                <c:pt idx="469">
                  <c:v>F470</c:v>
                </c:pt>
                <c:pt idx="470">
                  <c:v>F471</c:v>
                </c:pt>
                <c:pt idx="471">
                  <c:v>F472</c:v>
                </c:pt>
                <c:pt idx="472">
                  <c:v>F473</c:v>
                </c:pt>
                <c:pt idx="473">
                  <c:v>F474</c:v>
                </c:pt>
                <c:pt idx="474">
                  <c:v>F475</c:v>
                </c:pt>
                <c:pt idx="475">
                  <c:v>F476</c:v>
                </c:pt>
                <c:pt idx="476">
                  <c:v>F477</c:v>
                </c:pt>
                <c:pt idx="477">
                  <c:v>F478</c:v>
                </c:pt>
                <c:pt idx="478">
                  <c:v>F479</c:v>
                </c:pt>
                <c:pt idx="479">
                  <c:v>F480</c:v>
                </c:pt>
                <c:pt idx="480">
                  <c:v>F481</c:v>
                </c:pt>
                <c:pt idx="481">
                  <c:v>F482</c:v>
                </c:pt>
                <c:pt idx="482">
                  <c:v>F483</c:v>
                </c:pt>
                <c:pt idx="483">
                  <c:v>F484</c:v>
                </c:pt>
                <c:pt idx="484">
                  <c:v>F485</c:v>
                </c:pt>
                <c:pt idx="485">
                  <c:v>F486</c:v>
                </c:pt>
                <c:pt idx="486">
                  <c:v>F487</c:v>
                </c:pt>
                <c:pt idx="487">
                  <c:v>F488</c:v>
                </c:pt>
                <c:pt idx="488">
                  <c:v>F489</c:v>
                </c:pt>
                <c:pt idx="489">
                  <c:v>F490</c:v>
                </c:pt>
                <c:pt idx="490">
                  <c:v>F491</c:v>
                </c:pt>
                <c:pt idx="491">
                  <c:v>F492</c:v>
                </c:pt>
                <c:pt idx="492">
                  <c:v>F493</c:v>
                </c:pt>
                <c:pt idx="493">
                  <c:v>F494</c:v>
                </c:pt>
                <c:pt idx="494">
                  <c:v>F495</c:v>
                </c:pt>
                <c:pt idx="495">
                  <c:v>F496</c:v>
                </c:pt>
                <c:pt idx="496">
                  <c:v>F497</c:v>
                </c:pt>
                <c:pt idx="497">
                  <c:v>F498</c:v>
                </c:pt>
                <c:pt idx="498">
                  <c:v>F499</c:v>
                </c:pt>
                <c:pt idx="499">
                  <c:v>F500</c:v>
                </c:pt>
                <c:pt idx="500">
                  <c:v>F501</c:v>
                </c:pt>
                <c:pt idx="501">
                  <c:v>F502</c:v>
                </c:pt>
                <c:pt idx="502">
                  <c:v>F503</c:v>
                </c:pt>
                <c:pt idx="503">
                  <c:v>F504</c:v>
                </c:pt>
                <c:pt idx="504">
                  <c:v>F505</c:v>
                </c:pt>
                <c:pt idx="505">
                  <c:v>F506</c:v>
                </c:pt>
                <c:pt idx="506">
                  <c:v>F507</c:v>
                </c:pt>
                <c:pt idx="507">
                  <c:v>F508</c:v>
                </c:pt>
                <c:pt idx="508">
                  <c:v>F509</c:v>
                </c:pt>
                <c:pt idx="509">
                  <c:v>F510</c:v>
                </c:pt>
                <c:pt idx="510">
                  <c:v>F511</c:v>
                </c:pt>
                <c:pt idx="511">
                  <c:v>F512</c:v>
                </c:pt>
                <c:pt idx="512">
                  <c:v>F513</c:v>
                </c:pt>
                <c:pt idx="513">
                  <c:v>F514</c:v>
                </c:pt>
                <c:pt idx="514">
                  <c:v>F515</c:v>
                </c:pt>
                <c:pt idx="515">
                  <c:v>F516</c:v>
                </c:pt>
                <c:pt idx="516">
                  <c:v>F517</c:v>
                </c:pt>
                <c:pt idx="517">
                  <c:v>F518</c:v>
                </c:pt>
                <c:pt idx="518">
                  <c:v>F519</c:v>
                </c:pt>
                <c:pt idx="519">
                  <c:v>F520</c:v>
                </c:pt>
                <c:pt idx="520">
                  <c:v>F521</c:v>
                </c:pt>
                <c:pt idx="521">
                  <c:v>F522</c:v>
                </c:pt>
                <c:pt idx="522">
                  <c:v>F523</c:v>
                </c:pt>
                <c:pt idx="523">
                  <c:v>F524</c:v>
                </c:pt>
                <c:pt idx="524">
                  <c:v>F525</c:v>
                </c:pt>
                <c:pt idx="525">
                  <c:v>F526</c:v>
                </c:pt>
                <c:pt idx="526">
                  <c:v>F527</c:v>
                </c:pt>
                <c:pt idx="527">
                  <c:v>F528</c:v>
                </c:pt>
                <c:pt idx="528">
                  <c:v>F529</c:v>
                </c:pt>
                <c:pt idx="529">
                  <c:v>F530</c:v>
                </c:pt>
                <c:pt idx="530">
                  <c:v>F531</c:v>
                </c:pt>
                <c:pt idx="531">
                  <c:v>F532</c:v>
                </c:pt>
                <c:pt idx="532">
                  <c:v>F533</c:v>
                </c:pt>
                <c:pt idx="533">
                  <c:v>F534</c:v>
                </c:pt>
                <c:pt idx="534">
                  <c:v>F535</c:v>
                </c:pt>
                <c:pt idx="535">
                  <c:v>F536</c:v>
                </c:pt>
                <c:pt idx="536">
                  <c:v>F537</c:v>
                </c:pt>
                <c:pt idx="537">
                  <c:v>F538</c:v>
                </c:pt>
                <c:pt idx="538">
                  <c:v>F539</c:v>
                </c:pt>
                <c:pt idx="539">
                  <c:v>F540</c:v>
                </c:pt>
                <c:pt idx="540">
                  <c:v>F541</c:v>
                </c:pt>
                <c:pt idx="541">
                  <c:v>F542</c:v>
                </c:pt>
                <c:pt idx="542">
                  <c:v>F543</c:v>
                </c:pt>
                <c:pt idx="543">
                  <c:v>F544</c:v>
                </c:pt>
                <c:pt idx="544">
                  <c:v>F545</c:v>
                </c:pt>
                <c:pt idx="545">
                  <c:v>F546</c:v>
                </c:pt>
                <c:pt idx="546">
                  <c:v>F547</c:v>
                </c:pt>
                <c:pt idx="547">
                  <c:v>F548</c:v>
                </c:pt>
                <c:pt idx="548">
                  <c:v>F549</c:v>
                </c:pt>
                <c:pt idx="549">
                  <c:v>F550</c:v>
                </c:pt>
                <c:pt idx="550">
                  <c:v>F551</c:v>
                </c:pt>
                <c:pt idx="551">
                  <c:v>F552</c:v>
                </c:pt>
                <c:pt idx="552">
                  <c:v>F553</c:v>
                </c:pt>
                <c:pt idx="553">
                  <c:v>F554</c:v>
                </c:pt>
                <c:pt idx="554">
                  <c:v>F555</c:v>
                </c:pt>
                <c:pt idx="555">
                  <c:v>F556</c:v>
                </c:pt>
                <c:pt idx="556">
                  <c:v>F557</c:v>
                </c:pt>
                <c:pt idx="557">
                  <c:v>F558</c:v>
                </c:pt>
                <c:pt idx="558">
                  <c:v>F559</c:v>
                </c:pt>
                <c:pt idx="559">
                  <c:v>F560</c:v>
                </c:pt>
                <c:pt idx="560">
                  <c:v>F561</c:v>
                </c:pt>
                <c:pt idx="561">
                  <c:v>F562</c:v>
                </c:pt>
                <c:pt idx="562">
                  <c:v>F563</c:v>
                </c:pt>
                <c:pt idx="563">
                  <c:v>F564</c:v>
                </c:pt>
                <c:pt idx="564">
                  <c:v>F565</c:v>
                </c:pt>
                <c:pt idx="565">
                  <c:v>F566</c:v>
                </c:pt>
                <c:pt idx="566">
                  <c:v>F567</c:v>
                </c:pt>
                <c:pt idx="567">
                  <c:v>F568</c:v>
                </c:pt>
                <c:pt idx="568">
                  <c:v>F569</c:v>
                </c:pt>
                <c:pt idx="569">
                  <c:v>F570</c:v>
                </c:pt>
                <c:pt idx="570">
                  <c:v>F571</c:v>
                </c:pt>
                <c:pt idx="571">
                  <c:v>F572</c:v>
                </c:pt>
                <c:pt idx="572">
                  <c:v>F573</c:v>
                </c:pt>
                <c:pt idx="573">
                  <c:v>F574</c:v>
                </c:pt>
                <c:pt idx="574">
                  <c:v>F575</c:v>
                </c:pt>
                <c:pt idx="575">
                  <c:v>F576</c:v>
                </c:pt>
              </c:strCache>
            </c:strRef>
          </c:xVal>
          <c:yVal>
            <c:numRef>
              <c:f>results!$C$2:$C$577</c:f>
              <c:numCache>
                <c:formatCode>General</c:formatCode>
                <c:ptCount val="576"/>
                <c:pt idx="0">
                  <c:v>0.956873570572359</c:v>
                </c:pt>
                <c:pt idx="1">
                  <c:v>0.62093327132194998</c:v>
                </c:pt>
                <c:pt idx="2">
                  <c:v>0.89101941747572799</c:v>
                </c:pt>
                <c:pt idx="3">
                  <c:v>0.75428088711212604</c:v>
                </c:pt>
                <c:pt idx="4">
                  <c:v>0.65776143790849695</c:v>
                </c:pt>
                <c:pt idx="5">
                  <c:v>0.69755023296447305</c:v>
                </c:pt>
                <c:pt idx="6">
                  <c:v>0.70023191094619697</c:v>
                </c:pt>
                <c:pt idx="7">
                  <c:v>0.799736914489662</c:v>
                </c:pt>
                <c:pt idx="8">
                  <c:v>0.74285094580501299</c:v>
                </c:pt>
                <c:pt idx="9">
                  <c:v>0.78140000588980196</c:v>
                </c:pt>
                <c:pt idx="10">
                  <c:v>0.68258376166000401</c:v>
                </c:pt>
                <c:pt idx="11">
                  <c:v>0.74111277072442105</c:v>
                </c:pt>
                <c:pt idx="12">
                  <c:v>0.81860837805605202</c:v>
                </c:pt>
                <c:pt idx="13">
                  <c:v>0.99375876422979703</c:v>
                </c:pt>
                <c:pt idx="14">
                  <c:v>0.74888894409663598</c:v>
                </c:pt>
                <c:pt idx="15">
                  <c:v>0.65396220159151197</c:v>
                </c:pt>
                <c:pt idx="16">
                  <c:v>0.91608294541149105</c:v>
                </c:pt>
                <c:pt idx="17">
                  <c:v>0.90409229965951099</c:v>
                </c:pt>
                <c:pt idx="18">
                  <c:v>0.71499102116094004</c:v>
                </c:pt>
                <c:pt idx="19">
                  <c:v>0.73241279069767395</c:v>
                </c:pt>
                <c:pt idx="20">
                  <c:v>0.68845408467501501</c:v>
                </c:pt>
                <c:pt idx="21">
                  <c:v>0.74454133403999201</c:v>
                </c:pt>
                <c:pt idx="22">
                  <c:v>0.80452455088497998</c:v>
                </c:pt>
                <c:pt idx="23">
                  <c:v>0.71001215896700898</c:v>
                </c:pt>
                <c:pt idx="24">
                  <c:v>0.80118724259388097</c:v>
                </c:pt>
                <c:pt idx="25">
                  <c:v>0.58994669332000704</c:v>
                </c:pt>
                <c:pt idx="26">
                  <c:v>0.69395424836601305</c:v>
                </c:pt>
                <c:pt idx="27">
                  <c:v>0.79349128269678804</c:v>
                </c:pt>
                <c:pt idx="28">
                  <c:v>0.68583407871198598</c:v>
                </c:pt>
                <c:pt idx="29">
                  <c:v>0.78951149425287404</c:v>
                </c:pt>
                <c:pt idx="30">
                  <c:v>0.74931128335928099</c:v>
                </c:pt>
                <c:pt idx="31">
                  <c:v>0.6532</c:v>
                </c:pt>
                <c:pt idx="32">
                  <c:v>0.82672413793103505</c:v>
                </c:pt>
                <c:pt idx="33">
                  <c:v>0.86158385684370797</c:v>
                </c:pt>
                <c:pt idx="34">
                  <c:v>0.55630217650566505</c:v>
                </c:pt>
                <c:pt idx="35">
                  <c:v>0.55345855694692903</c:v>
                </c:pt>
                <c:pt idx="36">
                  <c:v>0.76971153846153795</c:v>
                </c:pt>
                <c:pt idx="37">
                  <c:v>0.76492226643088701</c:v>
                </c:pt>
                <c:pt idx="38">
                  <c:v>0.84148618371919304</c:v>
                </c:pt>
                <c:pt idx="39">
                  <c:v>0.81926024167403499</c:v>
                </c:pt>
                <c:pt idx="40">
                  <c:v>0.91991528228208397</c:v>
                </c:pt>
                <c:pt idx="41">
                  <c:v>0.73754099582587995</c:v>
                </c:pt>
                <c:pt idx="42">
                  <c:v>0.935455562199632</c:v>
                </c:pt>
                <c:pt idx="43">
                  <c:v>0.92098581030619897</c:v>
                </c:pt>
                <c:pt idx="44">
                  <c:v>0.78576527698457999</c:v>
                </c:pt>
                <c:pt idx="45">
                  <c:v>0.67121831712349</c:v>
                </c:pt>
                <c:pt idx="46">
                  <c:v>0.84757379248658304</c:v>
                </c:pt>
                <c:pt idx="47">
                  <c:v>0.97124965987895395</c:v>
                </c:pt>
                <c:pt idx="48">
                  <c:v>0.98800935424802006</c:v>
                </c:pt>
                <c:pt idx="49">
                  <c:v>0.97220383730079896</c:v>
                </c:pt>
                <c:pt idx="50">
                  <c:v>0.86059534335396404</c:v>
                </c:pt>
                <c:pt idx="51">
                  <c:v>0.93918237197791699</c:v>
                </c:pt>
                <c:pt idx="52">
                  <c:v>0.882692307692308</c:v>
                </c:pt>
                <c:pt idx="53">
                  <c:v>0.80885973919860399</c:v>
                </c:pt>
                <c:pt idx="54">
                  <c:v>0.71959433347687396</c:v>
                </c:pt>
                <c:pt idx="55">
                  <c:v>0.90405307672772595</c:v>
                </c:pt>
                <c:pt idx="56">
                  <c:v>0.96118483464601701</c:v>
                </c:pt>
                <c:pt idx="57">
                  <c:v>0.97890789889763996</c:v>
                </c:pt>
                <c:pt idx="58">
                  <c:v>0.76634615384615401</c:v>
                </c:pt>
                <c:pt idx="59">
                  <c:v>0.79326923076923095</c:v>
                </c:pt>
                <c:pt idx="60">
                  <c:v>0.97640245387903402</c:v>
                </c:pt>
                <c:pt idx="61">
                  <c:v>0.91408233756534696</c:v>
                </c:pt>
                <c:pt idx="62">
                  <c:v>0.79493358508065803</c:v>
                </c:pt>
                <c:pt idx="63">
                  <c:v>0.810310322744488</c:v>
                </c:pt>
                <c:pt idx="64">
                  <c:v>0.73605769230769202</c:v>
                </c:pt>
                <c:pt idx="65">
                  <c:v>0.92568814760885698</c:v>
                </c:pt>
                <c:pt idx="66">
                  <c:v>0.88418931875307705</c:v>
                </c:pt>
                <c:pt idx="67">
                  <c:v>0.98513487178355796</c:v>
                </c:pt>
                <c:pt idx="68">
                  <c:v>0.98226866253373601</c:v>
                </c:pt>
                <c:pt idx="69">
                  <c:v>0.90436426437640005</c:v>
                </c:pt>
                <c:pt idx="70">
                  <c:v>0.77705377147124699</c:v>
                </c:pt>
                <c:pt idx="71">
                  <c:v>0.80118862278754999</c:v>
                </c:pt>
                <c:pt idx="72">
                  <c:v>0.92644230769230795</c:v>
                </c:pt>
                <c:pt idx="73">
                  <c:v>0.76789281454979097</c:v>
                </c:pt>
                <c:pt idx="74">
                  <c:v>0.970268824321045</c:v>
                </c:pt>
                <c:pt idx="75">
                  <c:v>0.66780887112126397</c:v>
                </c:pt>
                <c:pt idx="76">
                  <c:v>0.98945808605614005</c:v>
                </c:pt>
                <c:pt idx="77">
                  <c:v>0.750071260138374</c:v>
                </c:pt>
                <c:pt idx="78">
                  <c:v>0.943437869996544</c:v>
                </c:pt>
                <c:pt idx="79">
                  <c:v>0.59012789395070897</c:v>
                </c:pt>
                <c:pt idx="80">
                  <c:v>0.72305263519549201</c:v>
                </c:pt>
                <c:pt idx="81">
                  <c:v>0.98992965929063603</c:v>
                </c:pt>
                <c:pt idx="82">
                  <c:v>0.55856935554922105</c:v>
                </c:pt>
                <c:pt idx="83">
                  <c:v>0.89450867052023098</c:v>
                </c:pt>
                <c:pt idx="84">
                  <c:v>0.65760658914728698</c:v>
                </c:pt>
                <c:pt idx="85">
                  <c:v>0.98417242114707204</c:v>
                </c:pt>
                <c:pt idx="86">
                  <c:v>0.81236912240624404</c:v>
                </c:pt>
                <c:pt idx="87">
                  <c:v>0.75388955329656904</c:v>
                </c:pt>
                <c:pt idx="88">
                  <c:v>0.67380041075429398</c:v>
                </c:pt>
                <c:pt idx="89">
                  <c:v>0.97939234157713195</c:v>
                </c:pt>
                <c:pt idx="90">
                  <c:v>0.86442307692307696</c:v>
                </c:pt>
                <c:pt idx="91">
                  <c:v>0.69611650485436904</c:v>
                </c:pt>
                <c:pt idx="92">
                  <c:v>0.97600119248732997</c:v>
                </c:pt>
                <c:pt idx="93">
                  <c:v>0.77747376311844096</c:v>
                </c:pt>
                <c:pt idx="94">
                  <c:v>0.59911314413741601</c:v>
                </c:pt>
                <c:pt idx="95">
                  <c:v>0.81174434396634498</c:v>
                </c:pt>
                <c:pt idx="96">
                  <c:v>0.98754329648995098</c:v>
                </c:pt>
                <c:pt idx="97">
                  <c:v>0.83999830130071795</c:v>
                </c:pt>
                <c:pt idx="98">
                  <c:v>0.99730392156862702</c:v>
                </c:pt>
                <c:pt idx="99">
                  <c:v>0.71839292382374897</c:v>
                </c:pt>
                <c:pt idx="100">
                  <c:v>0.99424184261036497</c:v>
                </c:pt>
                <c:pt idx="101">
                  <c:v>0.910196318747447</c:v>
                </c:pt>
                <c:pt idx="102">
                  <c:v>0.80257127899484504</c:v>
                </c:pt>
                <c:pt idx="103">
                  <c:v>0.97987218802626797</c:v>
                </c:pt>
                <c:pt idx="104">
                  <c:v>0.92664588057445196</c:v>
                </c:pt>
                <c:pt idx="105">
                  <c:v>0.86251473622163299</c:v>
                </c:pt>
                <c:pt idx="106">
                  <c:v>0.909446769871326</c:v>
                </c:pt>
                <c:pt idx="107">
                  <c:v>0.98592233009708696</c:v>
                </c:pt>
                <c:pt idx="108">
                  <c:v>0.92909487354851095</c:v>
                </c:pt>
                <c:pt idx="109">
                  <c:v>0.989924586217938</c:v>
                </c:pt>
                <c:pt idx="110">
                  <c:v>0.88725434618291799</c:v>
                </c:pt>
                <c:pt idx="111">
                  <c:v>0.90066660620351902</c:v>
                </c:pt>
                <c:pt idx="112">
                  <c:v>0.70342985558502802</c:v>
                </c:pt>
                <c:pt idx="113">
                  <c:v>0.91683613321544399</c:v>
                </c:pt>
                <c:pt idx="114">
                  <c:v>0.98274207426037496</c:v>
                </c:pt>
                <c:pt idx="115">
                  <c:v>0.948871397634516</c:v>
                </c:pt>
                <c:pt idx="116">
                  <c:v>0.90631781838949199</c:v>
                </c:pt>
                <c:pt idx="117">
                  <c:v>0.916099491840772</c:v>
                </c:pt>
                <c:pt idx="118">
                  <c:v>0.98318924111431305</c:v>
                </c:pt>
                <c:pt idx="119">
                  <c:v>0.95349074503055598</c:v>
                </c:pt>
                <c:pt idx="120">
                  <c:v>0.87211906867079303</c:v>
                </c:pt>
                <c:pt idx="121">
                  <c:v>0.97073304358697199</c:v>
                </c:pt>
                <c:pt idx="122">
                  <c:v>0.93912660592288599</c:v>
                </c:pt>
                <c:pt idx="123">
                  <c:v>0.98226498554945196</c:v>
                </c:pt>
                <c:pt idx="124">
                  <c:v>0.96307664306042795</c:v>
                </c:pt>
                <c:pt idx="125">
                  <c:v>0.99328398820423403</c:v>
                </c:pt>
                <c:pt idx="126">
                  <c:v>0.97747661951925102</c:v>
                </c:pt>
                <c:pt idx="127">
                  <c:v>0.95011067722696596</c:v>
                </c:pt>
                <c:pt idx="128">
                  <c:v>0.94677289474264803</c:v>
                </c:pt>
                <c:pt idx="129">
                  <c:v>0.66153846153846196</c:v>
                </c:pt>
                <c:pt idx="130">
                  <c:v>0.72070807544945503</c:v>
                </c:pt>
                <c:pt idx="131">
                  <c:v>0.961615433877682</c:v>
                </c:pt>
                <c:pt idx="132">
                  <c:v>0.95826163213978399</c:v>
                </c:pt>
                <c:pt idx="133">
                  <c:v>0.732705201886236</c:v>
                </c:pt>
                <c:pt idx="134">
                  <c:v>0.88778431111997003</c:v>
                </c:pt>
                <c:pt idx="135">
                  <c:v>0.67040935399551904</c:v>
                </c:pt>
                <c:pt idx="136">
                  <c:v>0.70916224580017695</c:v>
                </c:pt>
                <c:pt idx="137">
                  <c:v>0.96142559145914896</c:v>
                </c:pt>
                <c:pt idx="138">
                  <c:v>0.96110005894488704</c:v>
                </c:pt>
                <c:pt idx="139">
                  <c:v>0.94724814496142795</c:v>
                </c:pt>
                <c:pt idx="140">
                  <c:v>0.99664475184033097</c:v>
                </c:pt>
                <c:pt idx="141">
                  <c:v>0.64722959033303895</c:v>
                </c:pt>
                <c:pt idx="142">
                  <c:v>0.94962071907104695</c:v>
                </c:pt>
                <c:pt idx="143">
                  <c:v>0.99326923076923102</c:v>
                </c:pt>
                <c:pt idx="144">
                  <c:v>0.963440967377583</c:v>
                </c:pt>
                <c:pt idx="145">
                  <c:v>0.91415057360848895</c:v>
                </c:pt>
                <c:pt idx="146">
                  <c:v>0.71972627468317096</c:v>
                </c:pt>
                <c:pt idx="147">
                  <c:v>0.99760444473860299</c:v>
                </c:pt>
                <c:pt idx="148">
                  <c:v>0.88924323965185004</c:v>
                </c:pt>
                <c:pt idx="149">
                  <c:v>0.77480898119624098</c:v>
                </c:pt>
                <c:pt idx="150">
                  <c:v>0.95917525147128602</c:v>
                </c:pt>
                <c:pt idx="151">
                  <c:v>0.987061611548672</c:v>
                </c:pt>
                <c:pt idx="152">
                  <c:v>0.98273747803001898</c:v>
                </c:pt>
                <c:pt idx="153">
                  <c:v>0.74030137908951399</c:v>
                </c:pt>
                <c:pt idx="154">
                  <c:v>0.74553538088125504</c:v>
                </c:pt>
                <c:pt idx="155">
                  <c:v>0.94163072612085796</c:v>
                </c:pt>
                <c:pt idx="156">
                  <c:v>0.93238025900677302</c:v>
                </c:pt>
                <c:pt idx="157">
                  <c:v>0.98131816209617495</c:v>
                </c:pt>
                <c:pt idx="158">
                  <c:v>0.979396018561417</c:v>
                </c:pt>
                <c:pt idx="159">
                  <c:v>0.820192307692308</c:v>
                </c:pt>
                <c:pt idx="160">
                  <c:v>0.76787418008348196</c:v>
                </c:pt>
                <c:pt idx="161">
                  <c:v>0.96886605481648203</c:v>
                </c:pt>
                <c:pt idx="162">
                  <c:v>0.84153046309215396</c:v>
                </c:pt>
                <c:pt idx="163">
                  <c:v>0.67347992670331502</c:v>
                </c:pt>
                <c:pt idx="164">
                  <c:v>0.99183891483652997</c:v>
                </c:pt>
                <c:pt idx="165">
                  <c:v>0.91057692307692295</c:v>
                </c:pt>
                <c:pt idx="166">
                  <c:v>0.95498084291187701</c:v>
                </c:pt>
                <c:pt idx="167">
                  <c:v>0.96501257528625295</c:v>
                </c:pt>
                <c:pt idx="168">
                  <c:v>0.96017865226848598</c:v>
                </c:pt>
                <c:pt idx="169">
                  <c:v>0.76084970243024497</c:v>
                </c:pt>
                <c:pt idx="170">
                  <c:v>0.94380601194921598</c:v>
                </c:pt>
                <c:pt idx="171">
                  <c:v>0.95399081489325699</c:v>
                </c:pt>
                <c:pt idx="172">
                  <c:v>0.55359555289792495</c:v>
                </c:pt>
                <c:pt idx="173">
                  <c:v>0.99951969260326601</c:v>
                </c:pt>
                <c:pt idx="174">
                  <c:v>0.97840963043934304</c:v>
                </c:pt>
                <c:pt idx="175">
                  <c:v>0.875</c:v>
                </c:pt>
                <c:pt idx="176">
                  <c:v>0.96885318537148601</c:v>
                </c:pt>
                <c:pt idx="177">
                  <c:v>0.87257281553398003</c:v>
                </c:pt>
                <c:pt idx="178">
                  <c:v>0.879576107899807</c:v>
                </c:pt>
                <c:pt idx="179">
                  <c:v>1</c:v>
                </c:pt>
                <c:pt idx="180">
                  <c:v>0.79244031830238704</c:v>
                </c:pt>
                <c:pt idx="181">
                  <c:v>0.91512876798964604</c:v>
                </c:pt>
                <c:pt idx="182">
                  <c:v>0.83762405742271495</c:v>
                </c:pt>
                <c:pt idx="183">
                  <c:v>0.88846153846153797</c:v>
                </c:pt>
                <c:pt idx="184">
                  <c:v>0.94966668137460397</c:v>
                </c:pt>
                <c:pt idx="185">
                  <c:v>0.99041410197012802</c:v>
                </c:pt>
                <c:pt idx="186">
                  <c:v>0.99136827939197403</c:v>
                </c:pt>
                <c:pt idx="187">
                  <c:v>0.96742008074657504</c:v>
                </c:pt>
                <c:pt idx="188">
                  <c:v>0.75271760133381904</c:v>
                </c:pt>
                <c:pt idx="189">
                  <c:v>0.732281553398058</c:v>
                </c:pt>
                <c:pt idx="190">
                  <c:v>0.97794544826115404</c:v>
                </c:pt>
                <c:pt idx="191">
                  <c:v>0.85877499514657396</c:v>
                </c:pt>
                <c:pt idx="192">
                  <c:v>0.98274115501430304</c:v>
                </c:pt>
                <c:pt idx="193">
                  <c:v>0.80913461538461595</c:v>
                </c:pt>
                <c:pt idx="194">
                  <c:v>0.64951923076923102</c:v>
                </c:pt>
                <c:pt idx="195">
                  <c:v>0.85377641347801303</c:v>
                </c:pt>
                <c:pt idx="196">
                  <c:v>0.96884123517256104</c:v>
                </c:pt>
                <c:pt idx="197">
                  <c:v>0.81124057327724197</c:v>
                </c:pt>
                <c:pt idx="198">
                  <c:v>0.988970872392814</c:v>
                </c:pt>
                <c:pt idx="199">
                  <c:v>0.848674566914144</c:v>
                </c:pt>
                <c:pt idx="200">
                  <c:v>0.82932692307692302</c:v>
                </c:pt>
                <c:pt idx="201">
                  <c:v>0.84514563106796103</c:v>
                </c:pt>
                <c:pt idx="202">
                  <c:v>0.97302474657125804</c:v>
                </c:pt>
                <c:pt idx="203">
                  <c:v>0.80819874906646705</c:v>
                </c:pt>
                <c:pt idx="204">
                  <c:v>0.97836538461538503</c:v>
                </c:pt>
                <c:pt idx="205">
                  <c:v>0.99280414175509801</c:v>
                </c:pt>
                <c:pt idx="206">
                  <c:v>0.98465594458049299</c:v>
                </c:pt>
                <c:pt idx="207">
                  <c:v>0.993773027114082</c:v>
                </c:pt>
                <c:pt idx="208">
                  <c:v>0.83037171879453797</c:v>
                </c:pt>
                <c:pt idx="209">
                  <c:v>0.81452254641909805</c:v>
                </c:pt>
                <c:pt idx="210">
                  <c:v>0.98226314705730999</c:v>
                </c:pt>
                <c:pt idx="211">
                  <c:v>0.59834341018315496</c:v>
                </c:pt>
                <c:pt idx="212">
                  <c:v>0.80503522254242699</c:v>
                </c:pt>
                <c:pt idx="213">
                  <c:v>0.640384615384615</c:v>
                </c:pt>
                <c:pt idx="214">
                  <c:v>0.95010056552018296</c:v>
                </c:pt>
                <c:pt idx="215">
                  <c:v>0.78440546777523801</c:v>
                </c:pt>
                <c:pt idx="216">
                  <c:v>0.88762214456739796</c:v>
                </c:pt>
                <c:pt idx="217">
                  <c:v>0.93856993790084497</c:v>
                </c:pt>
                <c:pt idx="218">
                  <c:v>0.85201876400298704</c:v>
                </c:pt>
                <c:pt idx="219">
                  <c:v>0.92455859526909301</c:v>
                </c:pt>
                <c:pt idx="220">
                  <c:v>0.643116716359316</c:v>
                </c:pt>
                <c:pt idx="221">
                  <c:v>0.59312165078010204</c:v>
                </c:pt>
                <c:pt idx="222">
                  <c:v>0.65873440939835104</c:v>
                </c:pt>
                <c:pt idx="223">
                  <c:v>0.94822254579683896</c:v>
                </c:pt>
                <c:pt idx="224">
                  <c:v>0.95826984442456997</c:v>
                </c:pt>
                <c:pt idx="225">
                  <c:v>0.984658702318706</c:v>
                </c:pt>
                <c:pt idx="226">
                  <c:v>0.98464491362763895</c:v>
                </c:pt>
                <c:pt idx="227">
                  <c:v>0.66515721175201503</c:v>
                </c:pt>
                <c:pt idx="228">
                  <c:v>0.61379612451040999</c:v>
                </c:pt>
                <c:pt idx="229">
                  <c:v>0.63474817439862496</c:v>
                </c:pt>
                <c:pt idx="230">
                  <c:v>0.74562868051511</c:v>
                </c:pt>
                <c:pt idx="231">
                  <c:v>0.98466146005692001</c:v>
                </c:pt>
                <c:pt idx="232">
                  <c:v>0.72759658318773002</c:v>
                </c:pt>
                <c:pt idx="233">
                  <c:v>0.62300161864334103</c:v>
                </c:pt>
                <c:pt idx="234">
                  <c:v>0.69251558861092299</c:v>
                </c:pt>
                <c:pt idx="235">
                  <c:v>0.79064401105609905</c:v>
                </c:pt>
                <c:pt idx="236">
                  <c:v>0.64080638749006102</c:v>
                </c:pt>
                <c:pt idx="237">
                  <c:v>0.63289977726790903</c:v>
                </c:pt>
                <c:pt idx="238">
                  <c:v>0.68816374269005798</c:v>
                </c:pt>
                <c:pt idx="239">
                  <c:v>0.66546415099943601</c:v>
                </c:pt>
                <c:pt idx="240">
                  <c:v>0.68336426803731198</c:v>
                </c:pt>
                <c:pt idx="241">
                  <c:v>0.62149663495761298</c:v>
                </c:pt>
                <c:pt idx="242">
                  <c:v>0.68733326046269005</c:v>
                </c:pt>
                <c:pt idx="243">
                  <c:v>0.71697628827483195</c:v>
                </c:pt>
                <c:pt idx="244">
                  <c:v>0.453365384615385</c:v>
                </c:pt>
                <c:pt idx="245">
                  <c:v>0.48955704393968802</c:v>
                </c:pt>
                <c:pt idx="246">
                  <c:v>0.68122025509232798</c:v>
                </c:pt>
                <c:pt idx="247">
                  <c:v>0.59038501694348999</c:v>
                </c:pt>
                <c:pt idx="248">
                  <c:v>0.98562574918554802</c:v>
                </c:pt>
                <c:pt idx="249">
                  <c:v>0.81164161508989097</c:v>
                </c:pt>
                <c:pt idx="250">
                  <c:v>0.69230769230769196</c:v>
                </c:pt>
                <c:pt idx="251">
                  <c:v>0.75446139109932198</c:v>
                </c:pt>
                <c:pt idx="252">
                  <c:v>0.76741268788682604</c:v>
                </c:pt>
                <c:pt idx="253">
                  <c:v>0.82403846153846205</c:v>
                </c:pt>
                <c:pt idx="254">
                  <c:v>0.75640104627173599</c:v>
                </c:pt>
                <c:pt idx="255">
                  <c:v>0.77381800214206098</c:v>
                </c:pt>
                <c:pt idx="256">
                  <c:v>0.71971890657235504</c:v>
                </c:pt>
                <c:pt idx="257">
                  <c:v>0.65685602711464797</c:v>
                </c:pt>
                <c:pt idx="258">
                  <c:v>0.66883657530209295</c:v>
                </c:pt>
                <c:pt idx="259">
                  <c:v>0.99616490539119396</c:v>
                </c:pt>
                <c:pt idx="260">
                  <c:v>0.82334783956769197</c:v>
                </c:pt>
                <c:pt idx="261">
                  <c:v>0.78293694171166095</c:v>
                </c:pt>
                <c:pt idx="262">
                  <c:v>0.97171479839095198</c:v>
                </c:pt>
                <c:pt idx="263">
                  <c:v>0.97891249512799605</c:v>
                </c:pt>
                <c:pt idx="264">
                  <c:v>0.57752877237851696</c:v>
                </c:pt>
                <c:pt idx="265">
                  <c:v>0.55124033713256704</c:v>
                </c:pt>
                <c:pt idx="266">
                  <c:v>0.82613838373800597</c:v>
                </c:pt>
                <c:pt idx="267">
                  <c:v>0.94866929938741396</c:v>
                </c:pt>
                <c:pt idx="268">
                  <c:v>0.60286594473487698</c:v>
                </c:pt>
                <c:pt idx="269">
                  <c:v>0.96694023429743903</c:v>
                </c:pt>
                <c:pt idx="270">
                  <c:v>0.80981621341106602</c:v>
                </c:pt>
                <c:pt idx="271">
                  <c:v>0.91897857053558996</c:v>
                </c:pt>
                <c:pt idx="272">
                  <c:v>0.78701923076923097</c:v>
                </c:pt>
                <c:pt idx="273">
                  <c:v>0.67180856892395302</c:v>
                </c:pt>
                <c:pt idx="274">
                  <c:v>0.91709227759760603</c:v>
                </c:pt>
                <c:pt idx="275">
                  <c:v>0.96882744648149399</c:v>
                </c:pt>
                <c:pt idx="276">
                  <c:v>0.95725402188435105</c:v>
                </c:pt>
                <c:pt idx="277">
                  <c:v>0.95294919783144005</c:v>
                </c:pt>
                <c:pt idx="278">
                  <c:v>0.84086722664308899</c:v>
                </c:pt>
                <c:pt idx="279">
                  <c:v>0.99664567108640201</c:v>
                </c:pt>
                <c:pt idx="280">
                  <c:v>0.75365751322225505</c:v>
                </c:pt>
                <c:pt idx="281">
                  <c:v>0.73062218890554698</c:v>
                </c:pt>
                <c:pt idx="282">
                  <c:v>0.98992506306028005</c:v>
                </c:pt>
                <c:pt idx="283">
                  <c:v>0.80883588498879699</c:v>
                </c:pt>
                <c:pt idx="284">
                  <c:v>0.70141584158415804</c:v>
                </c:pt>
                <c:pt idx="285">
                  <c:v>0.98226038931909598</c:v>
                </c:pt>
                <c:pt idx="286">
                  <c:v>0.63767737117251699</c:v>
                </c:pt>
                <c:pt idx="287">
                  <c:v>0.58672682749864002</c:v>
                </c:pt>
                <c:pt idx="288">
                  <c:v>0.541598797303665</c:v>
                </c:pt>
                <c:pt idx="289">
                  <c:v>0.55220632081097198</c:v>
                </c:pt>
                <c:pt idx="290">
                  <c:v>0.52935595030091198</c:v>
                </c:pt>
                <c:pt idx="291">
                  <c:v>0.70770164301717697</c:v>
                </c:pt>
                <c:pt idx="292">
                  <c:v>0.65800163983303495</c:v>
                </c:pt>
                <c:pt idx="293">
                  <c:v>0.64182692307692302</c:v>
                </c:pt>
                <c:pt idx="294">
                  <c:v>0.64894468739359901</c:v>
                </c:pt>
                <c:pt idx="295">
                  <c:v>0.77932692307692297</c:v>
                </c:pt>
                <c:pt idx="296">
                  <c:v>0.57436544196966799</c:v>
                </c:pt>
                <c:pt idx="297">
                  <c:v>0.57313760268857294</c:v>
                </c:pt>
                <c:pt idx="298">
                  <c:v>0.828365384615385</c:v>
                </c:pt>
                <c:pt idx="299">
                  <c:v>0.55720889555222397</c:v>
                </c:pt>
                <c:pt idx="300">
                  <c:v>0.69197599880739402</c:v>
                </c:pt>
                <c:pt idx="301">
                  <c:v>0.79063566199609103</c:v>
                </c:pt>
                <c:pt idx="302">
                  <c:v>0.73750736811081596</c:v>
                </c:pt>
                <c:pt idx="303">
                  <c:v>0.52809337142603996</c:v>
                </c:pt>
                <c:pt idx="304">
                  <c:v>0.94396367874923703</c:v>
                </c:pt>
                <c:pt idx="305">
                  <c:v>0.51105320769084295</c:v>
                </c:pt>
                <c:pt idx="306">
                  <c:v>0.65461798679868</c:v>
                </c:pt>
                <c:pt idx="307">
                  <c:v>0.70070248319641504</c:v>
                </c:pt>
                <c:pt idx="308">
                  <c:v>0.72806096951524202</c:v>
                </c:pt>
                <c:pt idx="309">
                  <c:v>0.60281926811052999</c:v>
                </c:pt>
                <c:pt idx="310">
                  <c:v>0.67111826591692403</c:v>
                </c:pt>
                <c:pt idx="311">
                  <c:v>0.81989162719312803</c:v>
                </c:pt>
                <c:pt idx="312">
                  <c:v>0.94534806333237698</c:v>
                </c:pt>
                <c:pt idx="313">
                  <c:v>0.50315533980582505</c:v>
                </c:pt>
                <c:pt idx="314">
                  <c:v>0.78223732684939595</c:v>
                </c:pt>
                <c:pt idx="315">
                  <c:v>0.48488144137416</c:v>
                </c:pt>
                <c:pt idx="316">
                  <c:v>0.76427470135523801</c:v>
                </c:pt>
                <c:pt idx="317">
                  <c:v>0.52829830053667304</c:v>
                </c:pt>
                <c:pt idx="318">
                  <c:v>0.702925139994105</c:v>
                </c:pt>
                <c:pt idx="319">
                  <c:v>0.60974064249926296</c:v>
                </c:pt>
                <c:pt idx="320">
                  <c:v>0.51577669902912604</c:v>
                </c:pt>
                <c:pt idx="321">
                  <c:v>0.59846516276413497</c:v>
                </c:pt>
                <c:pt idx="322">
                  <c:v>0.64338546069315306</c:v>
                </c:pt>
                <c:pt idx="323">
                  <c:v>0.697196199588067</c:v>
                </c:pt>
                <c:pt idx="324">
                  <c:v>0.56230963259090005</c:v>
                </c:pt>
                <c:pt idx="325">
                  <c:v>0.97218177539509198</c:v>
                </c:pt>
                <c:pt idx="326">
                  <c:v>0.63471962244268298</c:v>
                </c:pt>
                <c:pt idx="327">
                  <c:v>0.99281241496973804</c:v>
                </c:pt>
                <c:pt idx="328">
                  <c:v>0.52269884241971598</c:v>
                </c:pt>
                <c:pt idx="329">
                  <c:v>0.663942307692308</c:v>
                </c:pt>
                <c:pt idx="330">
                  <c:v>0.64866821396993801</c:v>
                </c:pt>
                <c:pt idx="331">
                  <c:v>0.49709671396564598</c:v>
                </c:pt>
                <c:pt idx="332">
                  <c:v>0.96116277274030903</c:v>
                </c:pt>
                <c:pt idx="333">
                  <c:v>0.60797171717171705</c:v>
                </c:pt>
                <c:pt idx="334">
                  <c:v>0.60144697535474201</c:v>
                </c:pt>
                <c:pt idx="335">
                  <c:v>0.66691902446212803</c:v>
                </c:pt>
                <c:pt idx="336">
                  <c:v>0.58969398438987297</c:v>
                </c:pt>
                <c:pt idx="337">
                  <c:v>0.40369212098580998</c:v>
                </c:pt>
                <c:pt idx="338">
                  <c:v>0.74358762021486902</c:v>
                </c:pt>
                <c:pt idx="339">
                  <c:v>0.74280272602420205</c:v>
                </c:pt>
                <c:pt idx="340">
                  <c:v>0.39128314040328599</c:v>
                </c:pt>
                <c:pt idx="341">
                  <c:v>0.94092219020172896</c:v>
                </c:pt>
                <c:pt idx="342">
                  <c:v>0.47368067978533102</c:v>
                </c:pt>
                <c:pt idx="343">
                  <c:v>0.39909213965646001</c:v>
                </c:pt>
                <c:pt idx="344">
                  <c:v>0.98561931446304996</c:v>
                </c:pt>
                <c:pt idx="345">
                  <c:v>0.83568894697535501</c:v>
                </c:pt>
                <c:pt idx="346">
                  <c:v>0.87403846153846199</c:v>
                </c:pt>
                <c:pt idx="347">
                  <c:v>0.477781743765467</c:v>
                </c:pt>
                <c:pt idx="348">
                  <c:v>0.75447626924317102</c:v>
                </c:pt>
                <c:pt idx="349">
                  <c:v>0.85032691306187502</c:v>
                </c:pt>
                <c:pt idx="350">
                  <c:v>0.94644881762228705</c:v>
                </c:pt>
                <c:pt idx="351">
                  <c:v>0.90052588996763805</c:v>
                </c:pt>
                <c:pt idx="352">
                  <c:v>0.96786959207536305</c:v>
                </c:pt>
                <c:pt idx="353">
                  <c:v>0.99663461538461495</c:v>
                </c:pt>
                <c:pt idx="354">
                  <c:v>0.97458284613291601</c:v>
                </c:pt>
                <c:pt idx="355">
                  <c:v>0.80215199796835501</c:v>
                </c:pt>
                <c:pt idx="356">
                  <c:v>0.53353761239667297</c:v>
                </c:pt>
                <c:pt idx="357">
                  <c:v>0.99424551959464902</c:v>
                </c:pt>
                <c:pt idx="358">
                  <c:v>0.811257135601268</c:v>
                </c:pt>
                <c:pt idx="359">
                  <c:v>0.61346153846153895</c:v>
                </c:pt>
                <c:pt idx="360">
                  <c:v>0.56907796660703602</c:v>
                </c:pt>
                <c:pt idx="361">
                  <c:v>0.70931312776642796</c:v>
                </c:pt>
                <c:pt idx="362">
                  <c:v>0.74452433993399303</c:v>
                </c:pt>
                <c:pt idx="363">
                  <c:v>0.88932038834951499</c:v>
                </c:pt>
                <c:pt idx="364">
                  <c:v>0.96787878453607501</c:v>
                </c:pt>
                <c:pt idx="365">
                  <c:v>0.63328544061302705</c:v>
                </c:pt>
                <c:pt idx="366">
                  <c:v>0.937231120524191</c:v>
                </c:pt>
                <c:pt idx="367">
                  <c:v>0.84555362697523995</c:v>
                </c:pt>
                <c:pt idx="368">
                  <c:v>0.76601446034585596</c:v>
                </c:pt>
                <c:pt idx="369">
                  <c:v>0.837693798449612</c:v>
                </c:pt>
                <c:pt idx="370">
                  <c:v>0.77800130694548197</c:v>
                </c:pt>
                <c:pt idx="371">
                  <c:v>0.87307692307692297</c:v>
                </c:pt>
                <c:pt idx="372">
                  <c:v>0.85966352560441694</c:v>
                </c:pt>
                <c:pt idx="373">
                  <c:v>0.85808823529411804</c:v>
                </c:pt>
                <c:pt idx="374">
                  <c:v>0.94526414677276704</c:v>
                </c:pt>
                <c:pt idx="375">
                  <c:v>0.91518208426177206</c:v>
                </c:pt>
                <c:pt idx="376">
                  <c:v>0.77239640266322196</c:v>
                </c:pt>
                <c:pt idx="377">
                  <c:v>0.74983989753442204</c:v>
                </c:pt>
                <c:pt idx="378">
                  <c:v>0.92952048447944902</c:v>
                </c:pt>
                <c:pt idx="379">
                  <c:v>0.62080938697318</c:v>
                </c:pt>
                <c:pt idx="380">
                  <c:v>0.92422562710967004</c:v>
                </c:pt>
                <c:pt idx="381">
                  <c:v>0.94578599269049402</c:v>
                </c:pt>
                <c:pt idx="382">
                  <c:v>0.76089524882131498</c:v>
                </c:pt>
                <c:pt idx="383">
                  <c:v>0.80528846153846101</c:v>
                </c:pt>
                <c:pt idx="384">
                  <c:v>0.96308767401328099</c:v>
                </c:pt>
                <c:pt idx="385">
                  <c:v>0.95638361241644099</c:v>
                </c:pt>
                <c:pt idx="386">
                  <c:v>0.61265288829943998</c:v>
                </c:pt>
                <c:pt idx="387">
                  <c:v>0.85336538461538403</c:v>
                </c:pt>
                <c:pt idx="388">
                  <c:v>0.78098467542356798</c:v>
                </c:pt>
                <c:pt idx="389">
                  <c:v>0.98990384615384597</c:v>
                </c:pt>
                <c:pt idx="390">
                  <c:v>0.95283259141142296</c:v>
                </c:pt>
                <c:pt idx="391">
                  <c:v>0.97637522361359597</c:v>
                </c:pt>
                <c:pt idx="392">
                  <c:v>0.97460306954648102</c:v>
                </c:pt>
                <c:pt idx="393">
                  <c:v>0.98371187886542999</c:v>
                </c:pt>
                <c:pt idx="394">
                  <c:v>0.99231506041850903</c:v>
                </c:pt>
                <c:pt idx="395">
                  <c:v>0.97795002594764102</c:v>
                </c:pt>
                <c:pt idx="396">
                  <c:v>0.97602327558602997</c:v>
                </c:pt>
                <c:pt idx="397">
                  <c:v>0.72500552608311197</c:v>
                </c:pt>
                <c:pt idx="398">
                  <c:v>0.6875</c:v>
                </c:pt>
                <c:pt idx="399">
                  <c:v>0.99087459475390505</c:v>
                </c:pt>
                <c:pt idx="400">
                  <c:v>0.96884123517256104</c:v>
                </c:pt>
                <c:pt idx="401">
                  <c:v>0.977954640721866</c:v>
                </c:pt>
                <c:pt idx="402">
                  <c:v>0.819897147967803</c:v>
                </c:pt>
                <c:pt idx="403">
                  <c:v>0.83778005974607905</c:v>
                </c:pt>
                <c:pt idx="404">
                  <c:v>0.76690363873939704</c:v>
                </c:pt>
                <c:pt idx="405">
                  <c:v>0.84471890657235504</c:v>
                </c:pt>
                <c:pt idx="406">
                  <c:v>0.95784337517741402</c:v>
                </c:pt>
                <c:pt idx="407">
                  <c:v>0.99088751369676698</c:v>
                </c:pt>
                <c:pt idx="408">
                  <c:v>0.99425103507107604</c:v>
                </c:pt>
                <c:pt idx="409">
                  <c:v>0.73737398831804102</c:v>
                </c:pt>
                <c:pt idx="410">
                  <c:v>0.96884675064898795</c:v>
                </c:pt>
                <c:pt idx="411">
                  <c:v>0.99040950573977204</c:v>
                </c:pt>
                <c:pt idx="412">
                  <c:v>0.99520980872327702</c:v>
                </c:pt>
                <c:pt idx="413">
                  <c:v>0.98131448511189101</c:v>
                </c:pt>
                <c:pt idx="414">
                  <c:v>0.62313586796345399</c:v>
                </c:pt>
                <c:pt idx="415">
                  <c:v>0.994715222516947</c:v>
                </c:pt>
                <c:pt idx="416">
                  <c:v>0.94508670520231197</c:v>
                </c:pt>
                <c:pt idx="417">
                  <c:v>0.990391983495432</c:v>
                </c:pt>
                <c:pt idx="418">
                  <c:v>0.80598479578654503</c:v>
                </c:pt>
                <c:pt idx="419">
                  <c:v>0.95735157852935304</c:v>
                </c:pt>
                <c:pt idx="420">
                  <c:v>0.98513854876784301</c:v>
                </c:pt>
                <c:pt idx="421">
                  <c:v>0.94060383435921202</c:v>
                </c:pt>
                <c:pt idx="422">
                  <c:v>0.97651234363624295</c:v>
                </c:pt>
                <c:pt idx="423">
                  <c:v>0.97073488207911396</c:v>
                </c:pt>
                <c:pt idx="424">
                  <c:v>0.99472075921693304</c:v>
                </c:pt>
                <c:pt idx="425">
                  <c:v>0.99328259741406899</c:v>
                </c:pt>
                <c:pt idx="426">
                  <c:v>0.95396967223362095</c:v>
                </c:pt>
                <c:pt idx="427">
                  <c:v>0.91267514657656801</c:v>
                </c:pt>
                <c:pt idx="428">
                  <c:v>0.81650485436893205</c:v>
                </c:pt>
                <c:pt idx="429">
                  <c:v>0.93254290429042896</c:v>
                </c:pt>
                <c:pt idx="430">
                  <c:v>0.92043281782013697</c:v>
                </c:pt>
                <c:pt idx="431">
                  <c:v>0.99233073002845995</c:v>
                </c:pt>
                <c:pt idx="432">
                  <c:v>0.98417977511564103</c:v>
                </c:pt>
                <c:pt idx="433">
                  <c:v>0.99232612320160796</c:v>
                </c:pt>
                <c:pt idx="434">
                  <c:v>0.97938266697582999</c:v>
                </c:pt>
                <c:pt idx="435">
                  <c:v>0.97555081224582896</c:v>
                </c:pt>
                <c:pt idx="436">
                  <c:v>0.98322375920165295</c:v>
                </c:pt>
                <c:pt idx="437">
                  <c:v>0.96067281458439002</c:v>
                </c:pt>
                <c:pt idx="438">
                  <c:v>0.98322100146344005</c:v>
                </c:pt>
                <c:pt idx="439">
                  <c:v>0.896769972273328</c:v>
                </c:pt>
                <c:pt idx="440">
                  <c:v>0.99855491329479795</c:v>
                </c:pt>
                <c:pt idx="441">
                  <c:v>0.69901960784313699</c:v>
                </c:pt>
                <c:pt idx="442">
                  <c:v>0.54692602067344698</c:v>
                </c:pt>
                <c:pt idx="443">
                  <c:v>0.71252947244326603</c:v>
                </c:pt>
                <c:pt idx="444">
                  <c:v>0.86107058650162105</c:v>
                </c:pt>
                <c:pt idx="445">
                  <c:v>0.81414312056267701</c:v>
                </c:pt>
                <c:pt idx="446">
                  <c:v>0.89134615384615401</c:v>
                </c:pt>
                <c:pt idx="447">
                  <c:v>0.52965686274509804</c:v>
                </c:pt>
                <c:pt idx="448">
                  <c:v>0.76569280201397905</c:v>
                </c:pt>
                <c:pt idx="449">
                  <c:v>0.71155503978779799</c:v>
                </c:pt>
                <c:pt idx="450">
                  <c:v>0.80024733070544496</c:v>
                </c:pt>
                <c:pt idx="451">
                  <c:v>0.55890522875816995</c:v>
                </c:pt>
                <c:pt idx="452">
                  <c:v>0.56538461538461504</c:v>
                </c:pt>
                <c:pt idx="453">
                  <c:v>0.67748673740053</c:v>
                </c:pt>
                <c:pt idx="454">
                  <c:v>0.60673076923076896</c:v>
                </c:pt>
                <c:pt idx="455">
                  <c:v>0.71391989458064797</c:v>
                </c:pt>
                <c:pt idx="456">
                  <c:v>0.58197680062123802</c:v>
                </c:pt>
                <c:pt idx="457">
                  <c:v>0.631684092606423</c:v>
                </c:pt>
                <c:pt idx="458">
                  <c:v>0.62674045915325005</c:v>
                </c:pt>
                <c:pt idx="459">
                  <c:v>0.57621133436873095</c:v>
                </c:pt>
                <c:pt idx="460">
                  <c:v>0.61458411127707202</c:v>
                </c:pt>
                <c:pt idx="461">
                  <c:v>0.53445201643017204</c:v>
                </c:pt>
                <c:pt idx="462">
                  <c:v>0.58534039820167005</c:v>
                </c:pt>
                <c:pt idx="463">
                  <c:v>0.97986759179591298</c:v>
                </c:pt>
                <c:pt idx="464">
                  <c:v>0.45582524271844599</c:v>
                </c:pt>
                <c:pt idx="465">
                  <c:v>0.56775778777277996</c:v>
                </c:pt>
                <c:pt idx="466">
                  <c:v>0.58949961172587795</c:v>
                </c:pt>
                <c:pt idx="467">
                  <c:v>0.67990571321881998</c:v>
                </c:pt>
                <c:pt idx="468">
                  <c:v>0.61490384615384597</c:v>
                </c:pt>
                <c:pt idx="469">
                  <c:v>0.55111786592252998</c:v>
                </c:pt>
                <c:pt idx="470">
                  <c:v>0.97985196461270296</c:v>
                </c:pt>
                <c:pt idx="471">
                  <c:v>0.98129058471404096</c:v>
                </c:pt>
                <c:pt idx="472">
                  <c:v>0.98033916503040897</c:v>
                </c:pt>
                <c:pt idx="473">
                  <c:v>0.86442307692307696</c:v>
                </c:pt>
                <c:pt idx="474">
                  <c:v>0.91217320261437895</c:v>
                </c:pt>
                <c:pt idx="475">
                  <c:v>0.77913174776684702</c:v>
                </c:pt>
                <c:pt idx="476">
                  <c:v>0.84523467432950194</c:v>
                </c:pt>
                <c:pt idx="477">
                  <c:v>0.756088034272969</c:v>
                </c:pt>
                <c:pt idx="478">
                  <c:v>0.71397178013557305</c:v>
                </c:pt>
                <c:pt idx="479">
                  <c:v>0.72485530246452601</c:v>
                </c:pt>
                <c:pt idx="480">
                  <c:v>0.67704081632653101</c:v>
                </c:pt>
                <c:pt idx="481">
                  <c:v>0.61444137060764903</c:v>
                </c:pt>
                <c:pt idx="482">
                  <c:v>0.76679424943988095</c:v>
                </c:pt>
                <c:pt idx="483">
                  <c:v>0.833299103808813</c:v>
                </c:pt>
                <c:pt idx="484">
                  <c:v>0.81989300738679605</c:v>
                </c:pt>
                <c:pt idx="485">
                  <c:v>0.90607766925785704</c:v>
                </c:pt>
                <c:pt idx="486">
                  <c:v>0.67815682412997802</c:v>
                </c:pt>
                <c:pt idx="487">
                  <c:v>0.96261702002485605</c:v>
                </c:pt>
                <c:pt idx="488">
                  <c:v>0.60384615384615403</c:v>
                </c:pt>
                <c:pt idx="489">
                  <c:v>0.97890422191335602</c:v>
                </c:pt>
                <c:pt idx="490">
                  <c:v>0.66568865410241795</c:v>
                </c:pt>
                <c:pt idx="491">
                  <c:v>0.73798076923076905</c:v>
                </c:pt>
                <c:pt idx="492">
                  <c:v>0.70101311523725296</c:v>
                </c:pt>
                <c:pt idx="493">
                  <c:v>0.82862157553208005</c:v>
                </c:pt>
                <c:pt idx="494">
                  <c:v>0.94295802354740699</c:v>
                </c:pt>
                <c:pt idx="495">
                  <c:v>0.98033640729219496</c:v>
                </c:pt>
                <c:pt idx="496">
                  <c:v>0.66019562334217496</c:v>
                </c:pt>
                <c:pt idx="497">
                  <c:v>0.69670092838196296</c:v>
                </c:pt>
                <c:pt idx="498">
                  <c:v>0.66420927159182197</c:v>
                </c:pt>
                <c:pt idx="499">
                  <c:v>0.98130253491296604</c:v>
                </c:pt>
                <c:pt idx="500">
                  <c:v>0.68697722180731902</c:v>
                </c:pt>
                <c:pt idx="501">
                  <c:v>0.98609916091218597</c:v>
                </c:pt>
                <c:pt idx="502">
                  <c:v>0.61986245954692598</c:v>
                </c:pt>
                <c:pt idx="503">
                  <c:v>0.62126436781609196</c:v>
                </c:pt>
                <c:pt idx="504">
                  <c:v>0.57832191128878696</c:v>
                </c:pt>
                <c:pt idx="505">
                  <c:v>0.99519968641999801</c:v>
                </c:pt>
                <c:pt idx="506">
                  <c:v>0.59349323411512001</c:v>
                </c:pt>
                <c:pt idx="507">
                  <c:v>0.81124885443925498</c:v>
                </c:pt>
                <c:pt idx="508">
                  <c:v>0.66057692307692295</c:v>
                </c:pt>
                <c:pt idx="509">
                  <c:v>0.98897456262271899</c:v>
                </c:pt>
                <c:pt idx="510">
                  <c:v>0.98466329854906198</c:v>
                </c:pt>
                <c:pt idx="511">
                  <c:v>0.79783061159141899</c:v>
                </c:pt>
                <c:pt idx="512">
                  <c:v>0.88701923076923095</c:v>
                </c:pt>
                <c:pt idx="513">
                  <c:v>0.83990384615384595</c:v>
                </c:pt>
                <c:pt idx="514">
                  <c:v>0.59519230769230802</c:v>
                </c:pt>
                <c:pt idx="515">
                  <c:v>0.62494903902154897</c:v>
                </c:pt>
                <c:pt idx="516">
                  <c:v>0.83963449457452899</c:v>
                </c:pt>
                <c:pt idx="517">
                  <c:v>0.98705333833403197</c:v>
                </c:pt>
                <c:pt idx="518">
                  <c:v>0.98801211198623295</c:v>
                </c:pt>
                <c:pt idx="519">
                  <c:v>0.98561655672483695</c:v>
                </c:pt>
                <c:pt idx="520">
                  <c:v>0.98561563747876502</c:v>
                </c:pt>
                <c:pt idx="521">
                  <c:v>0.98466146005692001</c:v>
                </c:pt>
                <c:pt idx="522">
                  <c:v>0.98751473622163299</c:v>
                </c:pt>
                <c:pt idx="523">
                  <c:v>0.98610191865039998</c:v>
                </c:pt>
                <c:pt idx="524">
                  <c:v>0.98369992866650502</c:v>
                </c:pt>
                <c:pt idx="525">
                  <c:v>0.99616444179447206</c:v>
                </c:pt>
                <c:pt idx="526">
                  <c:v>0.99087968023673101</c:v>
                </c:pt>
                <c:pt idx="527">
                  <c:v>0.98752028884693099</c:v>
                </c:pt>
                <c:pt idx="528">
                  <c:v>0.53167251461988296</c:v>
                </c:pt>
                <c:pt idx="529">
                  <c:v>0.98609916091218597</c:v>
                </c:pt>
                <c:pt idx="530">
                  <c:v>0.98274575124465902</c:v>
                </c:pt>
                <c:pt idx="531">
                  <c:v>0.80454525379001196</c:v>
                </c:pt>
                <c:pt idx="532">
                  <c:v>0.99038461538461497</c:v>
                </c:pt>
                <c:pt idx="533">
                  <c:v>0.80166202921593999</c:v>
                </c:pt>
                <c:pt idx="534">
                  <c:v>0.80216027913036703</c:v>
                </c:pt>
                <c:pt idx="535">
                  <c:v>0.988013031232304</c:v>
                </c:pt>
                <c:pt idx="536">
                  <c:v>0.98656105424713203</c:v>
                </c:pt>
                <c:pt idx="537">
                  <c:v>0.87242265187252199</c:v>
                </c:pt>
                <c:pt idx="538">
                  <c:v>0.996642913348188</c:v>
                </c:pt>
                <c:pt idx="539">
                  <c:v>0.61669275491949904</c:v>
                </c:pt>
                <c:pt idx="540">
                  <c:v>0.65384615384615397</c:v>
                </c:pt>
                <c:pt idx="541">
                  <c:v>0.675723487677371</c:v>
                </c:pt>
                <c:pt idx="542">
                  <c:v>0.781662859318485</c:v>
                </c:pt>
                <c:pt idx="543">
                  <c:v>0.63653846153846205</c:v>
                </c:pt>
                <c:pt idx="544">
                  <c:v>0.55424192169158604</c:v>
                </c:pt>
                <c:pt idx="545">
                  <c:v>0.65643867741183204</c:v>
                </c:pt>
                <c:pt idx="546">
                  <c:v>0.60624999999999996</c:v>
                </c:pt>
                <c:pt idx="547">
                  <c:v>0.55573481819912396</c:v>
                </c:pt>
                <c:pt idx="548">
                  <c:v>0.54033409480297001</c:v>
                </c:pt>
                <c:pt idx="549">
                  <c:v>0.66826923076923095</c:v>
                </c:pt>
                <c:pt idx="550">
                  <c:v>0.54563106796116501</c:v>
                </c:pt>
                <c:pt idx="551">
                  <c:v>0.81700978281272396</c:v>
                </c:pt>
                <c:pt idx="552">
                  <c:v>0.56476299257567097</c:v>
                </c:pt>
                <c:pt idx="553">
                  <c:v>0.41692961165048498</c:v>
                </c:pt>
                <c:pt idx="554">
                  <c:v>0.59767317027632605</c:v>
                </c:pt>
                <c:pt idx="555">
                  <c:v>0.53271331217326401</c:v>
                </c:pt>
                <c:pt idx="556">
                  <c:v>0.79890429338103797</c:v>
                </c:pt>
                <c:pt idx="557">
                  <c:v>0.56248334285170398</c:v>
                </c:pt>
                <c:pt idx="558">
                  <c:v>0.56463308095515397</c:v>
                </c:pt>
                <c:pt idx="559">
                  <c:v>0.69802557879014204</c:v>
                </c:pt>
                <c:pt idx="560">
                  <c:v>0.56510565391205003</c:v>
                </c:pt>
                <c:pt idx="561">
                  <c:v>0.486292140654557</c:v>
                </c:pt>
                <c:pt idx="562">
                  <c:v>0.67252175935153802</c:v>
                </c:pt>
                <c:pt idx="563">
                  <c:v>0.53110997012696004</c:v>
                </c:pt>
                <c:pt idx="564">
                  <c:v>0.40698048917102297</c:v>
                </c:pt>
                <c:pt idx="565">
                  <c:v>0.70676945181255502</c:v>
                </c:pt>
                <c:pt idx="566">
                  <c:v>0.46488005997001502</c:v>
                </c:pt>
                <c:pt idx="567">
                  <c:v>0.62264851485148498</c:v>
                </c:pt>
                <c:pt idx="568">
                  <c:v>0.66868932038834905</c:v>
                </c:pt>
                <c:pt idx="569">
                  <c:v>0.51103202016430205</c:v>
                </c:pt>
                <c:pt idx="570">
                  <c:v>0.61669156086631804</c:v>
                </c:pt>
                <c:pt idx="571">
                  <c:v>0.51708947682102002</c:v>
                </c:pt>
                <c:pt idx="572">
                  <c:v>0.70437481579723005</c:v>
                </c:pt>
                <c:pt idx="573">
                  <c:v>0.96835587324699801</c:v>
                </c:pt>
                <c:pt idx="574">
                  <c:v>0.98657624962310897</c:v>
                </c:pt>
                <c:pt idx="575">
                  <c:v>0.97940429177605703</c:v>
                </c:pt>
              </c:numCache>
            </c:numRef>
          </c:yVal>
          <c:smooth val="0"/>
          <c:extLst>
            <c:ext xmlns:c16="http://schemas.microsoft.com/office/drawing/2014/chart" uri="{C3380CC4-5D6E-409C-BE32-E72D297353CC}">
              <c16:uniqueId val="{00000001-2662-4A8D-8079-117376C6E550}"/>
            </c:ext>
          </c:extLst>
        </c:ser>
        <c:ser>
          <c:idx val="2"/>
          <c:order val="2"/>
          <c:tx>
            <c:strRef>
              <c:f>results!$D$1</c:f>
              <c:strCache>
                <c:ptCount val="1"/>
                <c:pt idx="0">
                  <c:v>COM</c:v>
                </c:pt>
              </c:strCache>
            </c:strRef>
          </c:tx>
          <c:spPr>
            <a:ln w="19050" cap="rnd">
              <a:noFill/>
              <a:round/>
            </a:ln>
            <a:effectLst/>
          </c:spPr>
          <c:marker>
            <c:symbol val="circle"/>
            <c:size val="5"/>
            <c:spPr>
              <a:solidFill>
                <a:schemeClr val="tx1"/>
              </a:solidFill>
              <a:ln w="9525">
                <a:solidFill>
                  <a:schemeClr val="tx1"/>
                </a:solidFill>
              </a:ln>
              <a:effectLst/>
            </c:spPr>
          </c:marker>
          <c:xVal>
            <c:strRef>
              <c:f>results!$A$2:$A$577</c:f>
              <c:strCache>
                <c:ptCount val="576"/>
                <c:pt idx="0">
                  <c:v>F1</c:v>
                </c:pt>
                <c:pt idx="1">
                  <c:v>F2</c:v>
                </c:pt>
                <c:pt idx="2">
                  <c:v>F3</c:v>
                </c:pt>
                <c:pt idx="3">
                  <c:v>F4</c:v>
                </c:pt>
                <c:pt idx="4">
                  <c:v>F5</c:v>
                </c:pt>
                <c:pt idx="5">
                  <c:v>F6</c:v>
                </c:pt>
                <c:pt idx="6">
                  <c:v>F7</c:v>
                </c:pt>
                <c:pt idx="7">
                  <c:v>F8</c:v>
                </c:pt>
                <c:pt idx="8">
                  <c:v>F9</c:v>
                </c:pt>
                <c:pt idx="9">
                  <c:v>F10</c:v>
                </c:pt>
                <c:pt idx="10">
                  <c:v>F11</c:v>
                </c:pt>
                <c:pt idx="11">
                  <c:v>F12</c:v>
                </c:pt>
                <c:pt idx="12">
                  <c:v>F13</c:v>
                </c:pt>
                <c:pt idx="13">
                  <c:v>F14</c:v>
                </c:pt>
                <c:pt idx="14">
                  <c:v>F15</c:v>
                </c:pt>
                <c:pt idx="15">
                  <c:v>F16</c:v>
                </c:pt>
                <c:pt idx="16">
                  <c:v>F17</c:v>
                </c:pt>
                <c:pt idx="17">
                  <c:v>F18</c:v>
                </c:pt>
                <c:pt idx="18">
                  <c:v>F19</c:v>
                </c:pt>
                <c:pt idx="19">
                  <c:v>F20</c:v>
                </c:pt>
                <c:pt idx="20">
                  <c:v>F21</c:v>
                </c:pt>
                <c:pt idx="21">
                  <c:v>F22</c:v>
                </c:pt>
                <c:pt idx="22">
                  <c:v>F23</c:v>
                </c:pt>
                <c:pt idx="23">
                  <c:v>F24</c:v>
                </c:pt>
                <c:pt idx="24">
                  <c:v>F25</c:v>
                </c:pt>
                <c:pt idx="25">
                  <c:v>F26</c:v>
                </c:pt>
                <c:pt idx="26">
                  <c:v>F27</c:v>
                </c:pt>
                <c:pt idx="27">
                  <c:v>F28</c:v>
                </c:pt>
                <c:pt idx="28">
                  <c:v>F29</c:v>
                </c:pt>
                <c:pt idx="29">
                  <c:v>F30</c:v>
                </c:pt>
                <c:pt idx="30">
                  <c:v>F31</c:v>
                </c:pt>
                <c:pt idx="31">
                  <c:v>F32</c:v>
                </c:pt>
                <c:pt idx="32">
                  <c:v>F33</c:v>
                </c:pt>
                <c:pt idx="33">
                  <c:v>F34</c:v>
                </c:pt>
                <c:pt idx="34">
                  <c:v>F35</c:v>
                </c:pt>
                <c:pt idx="35">
                  <c:v>F36</c:v>
                </c:pt>
                <c:pt idx="36">
                  <c:v>F37</c:v>
                </c:pt>
                <c:pt idx="37">
                  <c:v>F38</c:v>
                </c:pt>
                <c:pt idx="38">
                  <c:v>F39</c:v>
                </c:pt>
                <c:pt idx="39">
                  <c:v>F40</c:v>
                </c:pt>
                <c:pt idx="40">
                  <c:v>F41</c:v>
                </c:pt>
                <c:pt idx="41">
                  <c:v>F42</c:v>
                </c:pt>
                <c:pt idx="42">
                  <c:v>F43</c:v>
                </c:pt>
                <c:pt idx="43">
                  <c:v>F44</c:v>
                </c:pt>
                <c:pt idx="44">
                  <c:v>F45</c:v>
                </c:pt>
                <c:pt idx="45">
                  <c:v>F46</c:v>
                </c:pt>
                <c:pt idx="46">
                  <c:v>F47</c:v>
                </c:pt>
                <c:pt idx="47">
                  <c:v>F48</c:v>
                </c:pt>
                <c:pt idx="48">
                  <c:v>F49</c:v>
                </c:pt>
                <c:pt idx="49">
                  <c:v>F50</c:v>
                </c:pt>
                <c:pt idx="50">
                  <c:v>F51</c:v>
                </c:pt>
                <c:pt idx="51">
                  <c:v>F52</c:v>
                </c:pt>
                <c:pt idx="52">
                  <c:v>F53</c:v>
                </c:pt>
                <c:pt idx="53">
                  <c:v>F54</c:v>
                </c:pt>
                <c:pt idx="54">
                  <c:v>F55</c:v>
                </c:pt>
                <c:pt idx="55">
                  <c:v>F56</c:v>
                </c:pt>
                <c:pt idx="56">
                  <c:v>F57</c:v>
                </c:pt>
                <c:pt idx="57">
                  <c:v>F58</c:v>
                </c:pt>
                <c:pt idx="58">
                  <c:v>F59</c:v>
                </c:pt>
                <c:pt idx="59">
                  <c:v>F60</c:v>
                </c:pt>
                <c:pt idx="60">
                  <c:v>F61</c:v>
                </c:pt>
                <c:pt idx="61">
                  <c:v>F62</c:v>
                </c:pt>
                <c:pt idx="62">
                  <c:v>F63</c:v>
                </c:pt>
                <c:pt idx="63">
                  <c:v>F64</c:v>
                </c:pt>
                <c:pt idx="64">
                  <c:v>F65</c:v>
                </c:pt>
                <c:pt idx="65">
                  <c:v>F66</c:v>
                </c:pt>
                <c:pt idx="66">
                  <c:v>F67</c:v>
                </c:pt>
                <c:pt idx="67">
                  <c:v>F68</c:v>
                </c:pt>
                <c:pt idx="68">
                  <c:v>F69</c:v>
                </c:pt>
                <c:pt idx="69">
                  <c:v>F70</c:v>
                </c:pt>
                <c:pt idx="70">
                  <c:v>F71</c:v>
                </c:pt>
                <c:pt idx="71">
                  <c:v>F72</c:v>
                </c:pt>
                <c:pt idx="72">
                  <c:v>F73</c:v>
                </c:pt>
                <c:pt idx="73">
                  <c:v>F74</c:v>
                </c:pt>
                <c:pt idx="74">
                  <c:v>F75</c:v>
                </c:pt>
                <c:pt idx="75">
                  <c:v>F76</c:v>
                </c:pt>
                <c:pt idx="76">
                  <c:v>F77</c:v>
                </c:pt>
                <c:pt idx="77">
                  <c:v>F78</c:v>
                </c:pt>
                <c:pt idx="78">
                  <c:v>F79</c:v>
                </c:pt>
                <c:pt idx="79">
                  <c:v>F80</c:v>
                </c:pt>
                <c:pt idx="80">
                  <c:v>F81</c:v>
                </c:pt>
                <c:pt idx="81">
                  <c:v>F82</c:v>
                </c:pt>
                <c:pt idx="82">
                  <c:v>F83</c:v>
                </c:pt>
                <c:pt idx="83">
                  <c:v>F84</c:v>
                </c:pt>
                <c:pt idx="84">
                  <c:v>F85</c:v>
                </c:pt>
                <c:pt idx="85">
                  <c:v>F86</c:v>
                </c:pt>
                <c:pt idx="86">
                  <c:v>F87</c:v>
                </c:pt>
                <c:pt idx="87">
                  <c:v>F88</c:v>
                </c:pt>
                <c:pt idx="88">
                  <c:v>F89</c:v>
                </c:pt>
                <c:pt idx="89">
                  <c:v>F90</c:v>
                </c:pt>
                <c:pt idx="90">
                  <c:v>F91</c:v>
                </c:pt>
                <c:pt idx="91">
                  <c:v>F92</c:v>
                </c:pt>
                <c:pt idx="92">
                  <c:v>F93</c:v>
                </c:pt>
                <c:pt idx="93">
                  <c:v>F94</c:v>
                </c:pt>
                <c:pt idx="94">
                  <c:v>F95</c:v>
                </c:pt>
                <c:pt idx="95">
                  <c:v>F96</c:v>
                </c:pt>
                <c:pt idx="96">
                  <c:v>F97</c:v>
                </c:pt>
                <c:pt idx="97">
                  <c:v>F98</c:v>
                </c:pt>
                <c:pt idx="98">
                  <c:v>F99</c:v>
                </c:pt>
                <c:pt idx="99">
                  <c:v>F100</c:v>
                </c:pt>
                <c:pt idx="100">
                  <c:v>F101</c:v>
                </c:pt>
                <c:pt idx="101">
                  <c:v>F102</c:v>
                </c:pt>
                <c:pt idx="102">
                  <c:v>F103</c:v>
                </c:pt>
                <c:pt idx="103">
                  <c:v>F104</c:v>
                </c:pt>
                <c:pt idx="104">
                  <c:v>F105</c:v>
                </c:pt>
                <c:pt idx="105">
                  <c:v>F106</c:v>
                </c:pt>
                <c:pt idx="106">
                  <c:v>F107</c:v>
                </c:pt>
                <c:pt idx="107">
                  <c:v>F108</c:v>
                </c:pt>
                <c:pt idx="108">
                  <c:v>F109</c:v>
                </c:pt>
                <c:pt idx="109">
                  <c:v>F110</c:v>
                </c:pt>
                <c:pt idx="110">
                  <c:v>F111</c:v>
                </c:pt>
                <c:pt idx="111">
                  <c:v>F112</c:v>
                </c:pt>
                <c:pt idx="112">
                  <c:v>F113</c:v>
                </c:pt>
                <c:pt idx="113">
                  <c:v>F114</c:v>
                </c:pt>
                <c:pt idx="114">
                  <c:v>F115</c:v>
                </c:pt>
                <c:pt idx="115">
                  <c:v>F116</c:v>
                </c:pt>
                <c:pt idx="116">
                  <c:v>F117</c:v>
                </c:pt>
                <c:pt idx="117">
                  <c:v>F118</c:v>
                </c:pt>
                <c:pt idx="118">
                  <c:v>F119</c:v>
                </c:pt>
                <c:pt idx="119">
                  <c:v>F120</c:v>
                </c:pt>
                <c:pt idx="120">
                  <c:v>F121</c:v>
                </c:pt>
                <c:pt idx="121">
                  <c:v>F122</c:v>
                </c:pt>
                <c:pt idx="122">
                  <c:v>F123</c:v>
                </c:pt>
                <c:pt idx="123">
                  <c:v>F124</c:v>
                </c:pt>
                <c:pt idx="124">
                  <c:v>F125</c:v>
                </c:pt>
                <c:pt idx="125">
                  <c:v>F126</c:v>
                </c:pt>
                <c:pt idx="126">
                  <c:v>F127</c:v>
                </c:pt>
                <c:pt idx="127">
                  <c:v>F128</c:v>
                </c:pt>
                <c:pt idx="128">
                  <c:v>F129</c:v>
                </c:pt>
                <c:pt idx="129">
                  <c:v>F130</c:v>
                </c:pt>
                <c:pt idx="130">
                  <c:v>F131</c:v>
                </c:pt>
                <c:pt idx="131">
                  <c:v>F132</c:v>
                </c:pt>
                <c:pt idx="132">
                  <c:v>F133</c:v>
                </c:pt>
                <c:pt idx="133">
                  <c:v>F134</c:v>
                </c:pt>
                <c:pt idx="134">
                  <c:v>F135</c:v>
                </c:pt>
                <c:pt idx="135">
                  <c:v>F136</c:v>
                </c:pt>
                <c:pt idx="136">
                  <c:v>F137</c:v>
                </c:pt>
                <c:pt idx="137">
                  <c:v>F138</c:v>
                </c:pt>
                <c:pt idx="138">
                  <c:v>F139</c:v>
                </c:pt>
                <c:pt idx="139">
                  <c:v>F140</c:v>
                </c:pt>
                <c:pt idx="140">
                  <c:v>F141</c:v>
                </c:pt>
                <c:pt idx="141">
                  <c:v>F142</c:v>
                </c:pt>
                <c:pt idx="142">
                  <c:v>F143</c:v>
                </c:pt>
                <c:pt idx="143">
                  <c:v>F144</c:v>
                </c:pt>
                <c:pt idx="144">
                  <c:v>F145</c:v>
                </c:pt>
                <c:pt idx="145">
                  <c:v>F146</c:v>
                </c:pt>
                <c:pt idx="146">
                  <c:v>F147</c:v>
                </c:pt>
                <c:pt idx="147">
                  <c:v>F148</c:v>
                </c:pt>
                <c:pt idx="148">
                  <c:v>F149</c:v>
                </c:pt>
                <c:pt idx="149">
                  <c:v>F150</c:v>
                </c:pt>
                <c:pt idx="150">
                  <c:v>F151</c:v>
                </c:pt>
                <c:pt idx="151">
                  <c:v>F152</c:v>
                </c:pt>
                <c:pt idx="152">
                  <c:v>F153</c:v>
                </c:pt>
                <c:pt idx="153">
                  <c:v>F154</c:v>
                </c:pt>
                <c:pt idx="154">
                  <c:v>F155</c:v>
                </c:pt>
                <c:pt idx="155">
                  <c:v>F156</c:v>
                </c:pt>
                <c:pt idx="156">
                  <c:v>F157</c:v>
                </c:pt>
                <c:pt idx="157">
                  <c:v>F158</c:v>
                </c:pt>
                <c:pt idx="158">
                  <c:v>F159</c:v>
                </c:pt>
                <c:pt idx="159">
                  <c:v>F160</c:v>
                </c:pt>
                <c:pt idx="160">
                  <c:v>F161</c:v>
                </c:pt>
                <c:pt idx="161">
                  <c:v>F162</c:v>
                </c:pt>
                <c:pt idx="162">
                  <c:v>F163</c:v>
                </c:pt>
                <c:pt idx="163">
                  <c:v>F164</c:v>
                </c:pt>
                <c:pt idx="164">
                  <c:v>F165</c:v>
                </c:pt>
                <c:pt idx="165">
                  <c:v>F166</c:v>
                </c:pt>
                <c:pt idx="166">
                  <c:v>F167</c:v>
                </c:pt>
                <c:pt idx="167">
                  <c:v>F168</c:v>
                </c:pt>
                <c:pt idx="168">
                  <c:v>F169</c:v>
                </c:pt>
                <c:pt idx="169">
                  <c:v>F170</c:v>
                </c:pt>
                <c:pt idx="170">
                  <c:v>F171</c:v>
                </c:pt>
                <c:pt idx="171">
                  <c:v>F172</c:v>
                </c:pt>
                <c:pt idx="172">
                  <c:v>F173</c:v>
                </c:pt>
                <c:pt idx="173">
                  <c:v>F174</c:v>
                </c:pt>
                <c:pt idx="174">
                  <c:v>F175</c:v>
                </c:pt>
                <c:pt idx="175">
                  <c:v>F176</c:v>
                </c:pt>
                <c:pt idx="176">
                  <c:v>F177</c:v>
                </c:pt>
                <c:pt idx="177">
                  <c:v>F178</c:v>
                </c:pt>
                <c:pt idx="178">
                  <c:v>F179</c:v>
                </c:pt>
                <c:pt idx="179">
                  <c:v>F180</c:v>
                </c:pt>
                <c:pt idx="180">
                  <c:v>F181</c:v>
                </c:pt>
                <c:pt idx="181">
                  <c:v>F182</c:v>
                </c:pt>
                <c:pt idx="182">
                  <c:v>F183</c:v>
                </c:pt>
                <c:pt idx="183">
                  <c:v>F184</c:v>
                </c:pt>
                <c:pt idx="184">
                  <c:v>F185</c:v>
                </c:pt>
                <c:pt idx="185">
                  <c:v>F186</c:v>
                </c:pt>
                <c:pt idx="186">
                  <c:v>F187</c:v>
                </c:pt>
                <c:pt idx="187">
                  <c:v>F188</c:v>
                </c:pt>
                <c:pt idx="188">
                  <c:v>F189</c:v>
                </c:pt>
                <c:pt idx="189">
                  <c:v>F190</c:v>
                </c:pt>
                <c:pt idx="190">
                  <c:v>F191</c:v>
                </c:pt>
                <c:pt idx="191">
                  <c:v>F192</c:v>
                </c:pt>
                <c:pt idx="192">
                  <c:v>F193</c:v>
                </c:pt>
                <c:pt idx="193">
                  <c:v>F194</c:v>
                </c:pt>
                <c:pt idx="194">
                  <c:v>F195</c:v>
                </c:pt>
                <c:pt idx="195">
                  <c:v>F196</c:v>
                </c:pt>
                <c:pt idx="196">
                  <c:v>F197</c:v>
                </c:pt>
                <c:pt idx="197">
                  <c:v>F198</c:v>
                </c:pt>
                <c:pt idx="198">
                  <c:v>F199</c:v>
                </c:pt>
                <c:pt idx="199">
                  <c:v>F200</c:v>
                </c:pt>
                <c:pt idx="200">
                  <c:v>F201</c:v>
                </c:pt>
                <c:pt idx="201">
                  <c:v>F202</c:v>
                </c:pt>
                <c:pt idx="202">
                  <c:v>F203</c:v>
                </c:pt>
                <c:pt idx="203">
                  <c:v>F204</c:v>
                </c:pt>
                <c:pt idx="204">
                  <c:v>F205</c:v>
                </c:pt>
                <c:pt idx="205">
                  <c:v>F206</c:v>
                </c:pt>
                <c:pt idx="206">
                  <c:v>F207</c:v>
                </c:pt>
                <c:pt idx="207">
                  <c:v>F208</c:v>
                </c:pt>
                <c:pt idx="208">
                  <c:v>F209</c:v>
                </c:pt>
                <c:pt idx="209">
                  <c:v>F210</c:v>
                </c:pt>
                <c:pt idx="210">
                  <c:v>F211</c:v>
                </c:pt>
                <c:pt idx="211">
                  <c:v>F212</c:v>
                </c:pt>
                <c:pt idx="212">
                  <c:v>F213</c:v>
                </c:pt>
                <c:pt idx="213">
                  <c:v>F214</c:v>
                </c:pt>
                <c:pt idx="214">
                  <c:v>F215</c:v>
                </c:pt>
                <c:pt idx="215">
                  <c:v>F216</c:v>
                </c:pt>
                <c:pt idx="216">
                  <c:v>F217</c:v>
                </c:pt>
                <c:pt idx="217">
                  <c:v>F218</c:v>
                </c:pt>
                <c:pt idx="218">
                  <c:v>F219</c:v>
                </c:pt>
                <c:pt idx="219">
                  <c:v>F220</c:v>
                </c:pt>
                <c:pt idx="220">
                  <c:v>F221</c:v>
                </c:pt>
                <c:pt idx="221">
                  <c:v>F222</c:v>
                </c:pt>
                <c:pt idx="222">
                  <c:v>F223</c:v>
                </c:pt>
                <c:pt idx="223">
                  <c:v>F224</c:v>
                </c:pt>
                <c:pt idx="224">
                  <c:v>F225</c:v>
                </c:pt>
                <c:pt idx="225">
                  <c:v>F226</c:v>
                </c:pt>
                <c:pt idx="226">
                  <c:v>F227</c:v>
                </c:pt>
                <c:pt idx="227">
                  <c:v>F228</c:v>
                </c:pt>
                <c:pt idx="228">
                  <c:v>F229</c:v>
                </c:pt>
                <c:pt idx="229">
                  <c:v>F230</c:v>
                </c:pt>
                <c:pt idx="230">
                  <c:v>F231</c:v>
                </c:pt>
                <c:pt idx="231">
                  <c:v>F232</c:v>
                </c:pt>
                <c:pt idx="232">
                  <c:v>F233</c:v>
                </c:pt>
                <c:pt idx="233">
                  <c:v>F234</c:v>
                </c:pt>
                <c:pt idx="234">
                  <c:v>F235</c:v>
                </c:pt>
                <c:pt idx="235">
                  <c:v>F236</c:v>
                </c:pt>
                <c:pt idx="236">
                  <c:v>F237</c:v>
                </c:pt>
                <c:pt idx="237">
                  <c:v>F238</c:v>
                </c:pt>
                <c:pt idx="238">
                  <c:v>F239</c:v>
                </c:pt>
                <c:pt idx="239">
                  <c:v>F240</c:v>
                </c:pt>
                <c:pt idx="240">
                  <c:v>F241</c:v>
                </c:pt>
                <c:pt idx="241">
                  <c:v>F242</c:v>
                </c:pt>
                <c:pt idx="242">
                  <c:v>F243</c:v>
                </c:pt>
                <c:pt idx="243">
                  <c:v>F244</c:v>
                </c:pt>
                <c:pt idx="244">
                  <c:v>F245</c:v>
                </c:pt>
                <c:pt idx="245">
                  <c:v>F246</c:v>
                </c:pt>
                <c:pt idx="246">
                  <c:v>F247</c:v>
                </c:pt>
                <c:pt idx="247">
                  <c:v>F248</c:v>
                </c:pt>
                <c:pt idx="248">
                  <c:v>F249</c:v>
                </c:pt>
                <c:pt idx="249">
                  <c:v>F250</c:v>
                </c:pt>
                <c:pt idx="250">
                  <c:v>F251</c:v>
                </c:pt>
                <c:pt idx="251">
                  <c:v>F252</c:v>
                </c:pt>
                <c:pt idx="252">
                  <c:v>F253</c:v>
                </c:pt>
                <c:pt idx="253">
                  <c:v>F254</c:v>
                </c:pt>
                <c:pt idx="254">
                  <c:v>F255</c:v>
                </c:pt>
                <c:pt idx="255">
                  <c:v>F256</c:v>
                </c:pt>
                <c:pt idx="256">
                  <c:v>F257</c:v>
                </c:pt>
                <c:pt idx="257">
                  <c:v>F258</c:v>
                </c:pt>
                <c:pt idx="258">
                  <c:v>F259</c:v>
                </c:pt>
                <c:pt idx="259">
                  <c:v>F260</c:v>
                </c:pt>
                <c:pt idx="260">
                  <c:v>F261</c:v>
                </c:pt>
                <c:pt idx="261">
                  <c:v>F262</c:v>
                </c:pt>
                <c:pt idx="262">
                  <c:v>F263</c:v>
                </c:pt>
                <c:pt idx="263">
                  <c:v>F264</c:v>
                </c:pt>
                <c:pt idx="264">
                  <c:v>F265</c:v>
                </c:pt>
                <c:pt idx="265">
                  <c:v>F266</c:v>
                </c:pt>
                <c:pt idx="266">
                  <c:v>F267</c:v>
                </c:pt>
                <c:pt idx="267">
                  <c:v>F268</c:v>
                </c:pt>
                <c:pt idx="268">
                  <c:v>F269</c:v>
                </c:pt>
                <c:pt idx="269">
                  <c:v>F270</c:v>
                </c:pt>
                <c:pt idx="270">
                  <c:v>F271</c:v>
                </c:pt>
                <c:pt idx="271">
                  <c:v>F272</c:v>
                </c:pt>
                <c:pt idx="272">
                  <c:v>F273</c:v>
                </c:pt>
                <c:pt idx="273">
                  <c:v>F274</c:v>
                </c:pt>
                <c:pt idx="274">
                  <c:v>F275</c:v>
                </c:pt>
                <c:pt idx="275">
                  <c:v>F276</c:v>
                </c:pt>
                <c:pt idx="276">
                  <c:v>F277</c:v>
                </c:pt>
                <c:pt idx="277">
                  <c:v>F278</c:v>
                </c:pt>
                <c:pt idx="278">
                  <c:v>F279</c:v>
                </c:pt>
                <c:pt idx="279">
                  <c:v>F280</c:v>
                </c:pt>
                <c:pt idx="280">
                  <c:v>F281</c:v>
                </c:pt>
                <c:pt idx="281">
                  <c:v>F282</c:v>
                </c:pt>
                <c:pt idx="282">
                  <c:v>F283</c:v>
                </c:pt>
                <c:pt idx="283">
                  <c:v>F284</c:v>
                </c:pt>
                <c:pt idx="284">
                  <c:v>F285</c:v>
                </c:pt>
                <c:pt idx="285">
                  <c:v>F286</c:v>
                </c:pt>
                <c:pt idx="286">
                  <c:v>F287</c:v>
                </c:pt>
                <c:pt idx="287">
                  <c:v>F288</c:v>
                </c:pt>
                <c:pt idx="288">
                  <c:v>F289</c:v>
                </c:pt>
                <c:pt idx="289">
                  <c:v>F290</c:v>
                </c:pt>
                <c:pt idx="290">
                  <c:v>F291</c:v>
                </c:pt>
                <c:pt idx="291">
                  <c:v>F292</c:v>
                </c:pt>
                <c:pt idx="292">
                  <c:v>F293</c:v>
                </c:pt>
                <c:pt idx="293">
                  <c:v>F294</c:v>
                </c:pt>
                <c:pt idx="294">
                  <c:v>F295</c:v>
                </c:pt>
                <c:pt idx="295">
                  <c:v>F296</c:v>
                </c:pt>
                <c:pt idx="296">
                  <c:v>F297</c:v>
                </c:pt>
                <c:pt idx="297">
                  <c:v>F298</c:v>
                </c:pt>
                <c:pt idx="298">
                  <c:v>F299</c:v>
                </c:pt>
                <c:pt idx="299">
                  <c:v>F300</c:v>
                </c:pt>
                <c:pt idx="300">
                  <c:v>F301</c:v>
                </c:pt>
                <c:pt idx="301">
                  <c:v>F302</c:v>
                </c:pt>
                <c:pt idx="302">
                  <c:v>F303</c:v>
                </c:pt>
                <c:pt idx="303">
                  <c:v>F304</c:v>
                </c:pt>
                <c:pt idx="304">
                  <c:v>F305</c:v>
                </c:pt>
                <c:pt idx="305">
                  <c:v>F306</c:v>
                </c:pt>
                <c:pt idx="306">
                  <c:v>F307</c:v>
                </c:pt>
                <c:pt idx="307">
                  <c:v>F308</c:v>
                </c:pt>
                <c:pt idx="308">
                  <c:v>F309</c:v>
                </c:pt>
                <c:pt idx="309">
                  <c:v>F310</c:v>
                </c:pt>
                <c:pt idx="310">
                  <c:v>F311</c:v>
                </c:pt>
                <c:pt idx="311">
                  <c:v>F312</c:v>
                </c:pt>
                <c:pt idx="312">
                  <c:v>F313</c:v>
                </c:pt>
                <c:pt idx="313">
                  <c:v>F314</c:v>
                </c:pt>
                <c:pt idx="314">
                  <c:v>F315</c:v>
                </c:pt>
                <c:pt idx="315">
                  <c:v>F316</c:v>
                </c:pt>
                <c:pt idx="316">
                  <c:v>F317</c:v>
                </c:pt>
                <c:pt idx="317">
                  <c:v>F318</c:v>
                </c:pt>
                <c:pt idx="318">
                  <c:v>F319</c:v>
                </c:pt>
                <c:pt idx="319">
                  <c:v>F320</c:v>
                </c:pt>
                <c:pt idx="320">
                  <c:v>F321</c:v>
                </c:pt>
                <c:pt idx="321">
                  <c:v>F322</c:v>
                </c:pt>
                <c:pt idx="322">
                  <c:v>F323</c:v>
                </c:pt>
                <c:pt idx="323">
                  <c:v>F324</c:v>
                </c:pt>
                <c:pt idx="324">
                  <c:v>F325</c:v>
                </c:pt>
                <c:pt idx="325">
                  <c:v>F326</c:v>
                </c:pt>
                <c:pt idx="326">
                  <c:v>F327</c:v>
                </c:pt>
                <c:pt idx="327">
                  <c:v>F328</c:v>
                </c:pt>
                <c:pt idx="328">
                  <c:v>F329</c:v>
                </c:pt>
                <c:pt idx="329">
                  <c:v>F330</c:v>
                </c:pt>
                <c:pt idx="330">
                  <c:v>F331</c:v>
                </c:pt>
                <c:pt idx="331">
                  <c:v>F332</c:v>
                </c:pt>
                <c:pt idx="332">
                  <c:v>F333</c:v>
                </c:pt>
                <c:pt idx="333">
                  <c:v>F334</c:v>
                </c:pt>
                <c:pt idx="334">
                  <c:v>F335</c:v>
                </c:pt>
                <c:pt idx="335">
                  <c:v>F336</c:v>
                </c:pt>
                <c:pt idx="336">
                  <c:v>F337</c:v>
                </c:pt>
                <c:pt idx="337">
                  <c:v>F338</c:v>
                </c:pt>
                <c:pt idx="338">
                  <c:v>F339</c:v>
                </c:pt>
                <c:pt idx="339">
                  <c:v>F340</c:v>
                </c:pt>
                <c:pt idx="340">
                  <c:v>F341</c:v>
                </c:pt>
                <c:pt idx="341">
                  <c:v>F342</c:v>
                </c:pt>
                <c:pt idx="342">
                  <c:v>F343</c:v>
                </c:pt>
                <c:pt idx="343">
                  <c:v>F344</c:v>
                </c:pt>
                <c:pt idx="344">
                  <c:v>F345</c:v>
                </c:pt>
                <c:pt idx="345">
                  <c:v>F346</c:v>
                </c:pt>
                <c:pt idx="346">
                  <c:v>F347</c:v>
                </c:pt>
                <c:pt idx="347">
                  <c:v>F348</c:v>
                </c:pt>
                <c:pt idx="348">
                  <c:v>F349</c:v>
                </c:pt>
                <c:pt idx="349">
                  <c:v>F350</c:v>
                </c:pt>
                <c:pt idx="350">
                  <c:v>F351</c:v>
                </c:pt>
                <c:pt idx="351">
                  <c:v>F352</c:v>
                </c:pt>
                <c:pt idx="352">
                  <c:v>F353</c:v>
                </c:pt>
                <c:pt idx="353">
                  <c:v>F354</c:v>
                </c:pt>
                <c:pt idx="354">
                  <c:v>F355</c:v>
                </c:pt>
                <c:pt idx="355">
                  <c:v>F356</c:v>
                </c:pt>
                <c:pt idx="356">
                  <c:v>F357</c:v>
                </c:pt>
                <c:pt idx="357">
                  <c:v>F358</c:v>
                </c:pt>
                <c:pt idx="358">
                  <c:v>F359</c:v>
                </c:pt>
                <c:pt idx="359">
                  <c:v>F360</c:v>
                </c:pt>
                <c:pt idx="360">
                  <c:v>F361</c:v>
                </c:pt>
                <c:pt idx="361">
                  <c:v>F362</c:v>
                </c:pt>
                <c:pt idx="362">
                  <c:v>F363</c:v>
                </c:pt>
                <c:pt idx="363">
                  <c:v>F364</c:v>
                </c:pt>
                <c:pt idx="364">
                  <c:v>F365</c:v>
                </c:pt>
                <c:pt idx="365">
                  <c:v>F366</c:v>
                </c:pt>
                <c:pt idx="366">
                  <c:v>F367</c:v>
                </c:pt>
                <c:pt idx="367">
                  <c:v>F368</c:v>
                </c:pt>
                <c:pt idx="368">
                  <c:v>F369</c:v>
                </c:pt>
                <c:pt idx="369">
                  <c:v>F370</c:v>
                </c:pt>
                <c:pt idx="370">
                  <c:v>F371</c:v>
                </c:pt>
                <c:pt idx="371">
                  <c:v>F372</c:v>
                </c:pt>
                <c:pt idx="372">
                  <c:v>F373</c:v>
                </c:pt>
                <c:pt idx="373">
                  <c:v>F374</c:v>
                </c:pt>
                <c:pt idx="374">
                  <c:v>F375</c:v>
                </c:pt>
                <c:pt idx="375">
                  <c:v>F376</c:v>
                </c:pt>
                <c:pt idx="376">
                  <c:v>F377</c:v>
                </c:pt>
                <c:pt idx="377">
                  <c:v>F378</c:v>
                </c:pt>
                <c:pt idx="378">
                  <c:v>F379</c:v>
                </c:pt>
                <c:pt idx="379">
                  <c:v>F380</c:v>
                </c:pt>
                <c:pt idx="380">
                  <c:v>F381</c:v>
                </c:pt>
                <c:pt idx="381">
                  <c:v>F382</c:v>
                </c:pt>
                <c:pt idx="382">
                  <c:v>F383</c:v>
                </c:pt>
                <c:pt idx="383">
                  <c:v>F384</c:v>
                </c:pt>
                <c:pt idx="384">
                  <c:v>F385</c:v>
                </c:pt>
                <c:pt idx="385">
                  <c:v>F386</c:v>
                </c:pt>
                <c:pt idx="386">
                  <c:v>F387</c:v>
                </c:pt>
                <c:pt idx="387">
                  <c:v>F388</c:v>
                </c:pt>
                <c:pt idx="388">
                  <c:v>F389</c:v>
                </c:pt>
                <c:pt idx="389">
                  <c:v>F390</c:v>
                </c:pt>
                <c:pt idx="390">
                  <c:v>F391</c:v>
                </c:pt>
                <c:pt idx="391">
                  <c:v>F392</c:v>
                </c:pt>
                <c:pt idx="392">
                  <c:v>F393</c:v>
                </c:pt>
                <c:pt idx="393">
                  <c:v>F394</c:v>
                </c:pt>
                <c:pt idx="394">
                  <c:v>F395</c:v>
                </c:pt>
                <c:pt idx="395">
                  <c:v>F396</c:v>
                </c:pt>
                <c:pt idx="396">
                  <c:v>F397</c:v>
                </c:pt>
                <c:pt idx="397">
                  <c:v>F398</c:v>
                </c:pt>
                <c:pt idx="398">
                  <c:v>F399</c:v>
                </c:pt>
                <c:pt idx="399">
                  <c:v>F400</c:v>
                </c:pt>
                <c:pt idx="400">
                  <c:v>F401</c:v>
                </c:pt>
                <c:pt idx="401">
                  <c:v>F402</c:v>
                </c:pt>
                <c:pt idx="402">
                  <c:v>F403</c:v>
                </c:pt>
                <c:pt idx="403">
                  <c:v>F404</c:v>
                </c:pt>
                <c:pt idx="404">
                  <c:v>F405</c:v>
                </c:pt>
                <c:pt idx="405">
                  <c:v>F406</c:v>
                </c:pt>
                <c:pt idx="406">
                  <c:v>F407</c:v>
                </c:pt>
                <c:pt idx="407">
                  <c:v>F408</c:v>
                </c:pt>
                <c:pt idx="408">
                  <c:v>F409</c:v>
                </c:pt>
                <c:pt idx="409">
                  <c:v>F410</c:v>
                </c:pt>
                <c:pt idx="410">
                  <c:v>F411</c:v>
                </c:pt>
                <c:pt idx="411">
                  <c:v>F412</c:v>
                </c:pt>
                <c:pt idx="412">
                  <c:v>F413</c:v>
                </c:pt>
                <c:pt idx="413">
                  <c:v>F414</c:v>
                </c:pt>
                <c:pt idx="414">
                  <c:v>F415</c:v>
                </c:pt>
                <c:pt idx="415">
                  <c:v>F416</c:v>
                </c:pt>
                <c:pt idx="416">
                  <c:v>F417</c:v>
                </c:pt>
                <c:pt idx="417">
                  <c:v>F418</c:v>
                </c:pt>
                <c:pt idx="418">
                  <c:v>F419</c:v>
                </c:pt>
                <c:pt idx="419">
                  <c:v>F420</c:v>
                </c:pt>
                <c:pt idx="420">
                  <c:v>F421</c:v>
                </c:pt>
                <c:pt idx="421">
                  <c:v>F422</c:v>
                </c:pt>
                <c:pt idx="422">
                  <c:v>F423</c:v>
                </c:pt>
                <c:pt idx="423">
                  <c:v>F424</c:v>
                </c:pt>
                <c:pt idx="424">
                  <c:v>F425</c:v>
                </c:pt>
                <c:pt idx="425">
                  <c:v>F426</c:v>
                </c:pt>
                <c:pt idx="426">
                  <c:v>F427</c:v>
                </c:pt>
                <c:pt idx="427">
                  <c:v>F428</c:v>
                </c:pt>
                <c:pt idx="428">
                  <c:v>F429</c:v>
                </c:pt>
                <c:pt idx="429">
                  <c:v>F430</c:v>
                </c:pt>
                <c:pt idx="430">
                  <c:v>F431</c:v>
                </c:pt>
                <c:pt idx="431">
                  <c:v>F432</c:v>
                </c:pt>
                <c:pt idx="432">
                  <c:v>F433</c:v>
                </c:pt>
                <c:pt idx="433">
                  <c:v>F434</c:v>
                </c:pt>
                <c:pt idx="434">
                  <c:v>F435</c:v>
                </c:pt>
                <c:pt idx="435">
                  <c:v>F436</c:v>
                </c:pt>
                <c:pt idx="436">
                  <c:v>F437</c:v>
                </c:pt>
                <c:pt idx="437">
                  <c:v>F438</c:v>
                </c:pt>
                <c:pt idx="438">
                  <c:v>F439</c:v>
                </c:pt>
                <c:pt idx="439">
                  <c:v>F440</c:v>
                </c:pt>
                <c:pt idx="440">
                  <c:v>F441</c:v>
                </c:pt>
                <c:pt idx="441">
                  <c:v>F442</c:v>
                </c:pt>
                <c:pt idx="442">
                  <c:v>F443</c:v>
                </c:pt>
                <c:pt idx="443">
                  <c:v>F444</c:v>
                </c:pt>
                <c:pt idx="444">
                  <c:v>F445</c:v>
                </c:pt>
                <c:pt idx="445">
                  <c:v>F446</c:v>
                </c:pt>
                <c:pt idx="446">
                  <c:v>F447</c:v>
                </c:pt>
                <c:pt idx="447">
                  <c:v>F448</c:v>
                </c:pt>
                <c:pt idx="448">
                  <c:v>F449</c:v>
                </c:pt>
                <c:pt idx="449">
                  <c:v>F450</c:v>
                </c:pt>
                <c:pt idx="450">
                  <c:v>F451</c:v>
                </c:pt>
                <c:pt idx="451">
                  <c:v>F452</c:v>
                </c:pt>
                <c:pt idx="452">
                  <c:v>F453</c:v>
                </c:pt>
                <c:pt idx="453">
                  <c:v>F454</c:v>
                </c:pt>
                <c:pt idx="454">
                  <c:v>F455</c:v>
                </c:pt>
                <c:pt idx="455">
                  <c:v>F456</c:v>
                </c:pt>
                <c:pt idx="456">
                  <c:v>F457</c:v>
                </c:pt>
                <c:pt idx="457">
                  <c:v>F458</c:v>
                </c:pt>
                <c:pt idx="458">
                  <c:v>F459</c:v>
                </c:pt>
                <c:pt idx="459">
                  <c:v>F460</c:v>
                </c:pt>
                <c:pt idx="460">
                  <c:v>F461</c:v>
                </c:pt>
                <c:pt idx="461">
                  <c:v>F462</c:v>
                </c:pt>
                <c:pt idx="462">
                  <c:v>F463</c:v>
                </c:pt>
                <c:pt idx="463">
                  <c:v>F464</c:v>
                </c:pt>
                <c:pt idx="464">
                  <c:v>F465</c:v>
                </c:pt>
                <c:pt idx="465">
                  <c:v>F466</c:v>
                </c:pt>
                <c:pt idx="466">
                  <c:v>F467</c:v>
                </c:pt>
                <c:pt idx="467">
                  <c:v>F468</c:v>
                </c:pt>
                <c:pt idx="468">
                  <c:v>F469</c:v>
                </c:pt>
                <c:pt idx="469">
                  <c:v>F470</c:v>
                </c:pt>
                <c:pt idx="470">
                  <c:v>F471</c:v>
                </c:pt>
                <c:pt idx="471">
                  <c:v>F472</c:v>
                </c:pt>
                <c:pt idx="472">
                  <c:v>F473</c:v>
                </c:pt>
                <c:pt idx="473">
                  <c:v>F474</c:v>
                </c:pt>
                <c:pt idx="474">
                  <c:v>F475</c:v>
                </c:pt>
                <c:pt idx="475">
                  <c:v>F476</c:v>
                </c:pt>
                <c:pt idx="476">
                  <c:v>F477</c:v>
                </c:pt>
                <c:pt idx="477">
                  <c:v>F478</c:v>
                </c:pt>
                <c:pt idx="478">
                  <c:v>F479</c:v>
                </c:pt>
                <c:pt idx="479">
                  <c:v>F480</c:v>
                </c:pt>
                <c:pt idx="480">
                  <c:v>F481</c:v>
                </c:pt>
                <c:pt idx="481">
                  <c:v>F482</c:v>
                </c:pt>
                <c:pt idx="482">
                  <c:v>F483</c:v>
                </c:pt>
                <c:pt idx="483">
                  <c:v>F484</c:v>
                </c:pt>
                <c:pt idx="484">
                  <c:v>F485</c:v>
                </c:pt>
                <c:pt idx="485">
                  <c:v>F486</c:v>
                </c:pt>
                <c:pt idx="486">
                  <c:v>F487</c:v>
                </c:pt>
                <c:pt idx="487">
                  <c:v>F488</c:v>
                </c:pt>
                <c:pt idx="488">
                  <c:v>F489</c:v>
                </c:pt>
                <c:pt idx="489">
                  <c:v>F490</c:v>
                </c:pt>
                <c:pt idx="490">
                  <c:v>F491</c:v>
                </c:pt>
                <c:pt idx="491">
                  <c:v>F492</c:v>
                </c:pt>
                <c:pt idx="492">
                  <c:v>F493</c:v>
                </c:pt>
                <c:pt idx="493">
                  <c:v>F494</c:v>
                </c:pt>
                <c:pt idx="494">
                  <c:v>F495</c:v>
                </c:pt>
                <c:pt idx="495">
                  <c:v>F496</c:v>
                </c:pt>
                <c:pt idx="496">
                  <c:v>F497</c:v>
                </c:pt>
                <c:pt idx="497">
                  <c:v>F498</c:v>
                </c:pt>
                <c:pt idx="498">
                  <c:v>F499</c:v>
                </c:pt>
                <c:pt idx="499">
                  <c:v>F500</c:v>
                </c:pt>
                <c:pt idx="500">
                  <c:v>F501</c:v>
                </c:pt>
                <c:pt idx="501">
                  <c:v>F502</c:v>
                </c:pt>
                <c:pt idx="502">
                  <c:v>F503</c:v>
                </c:pt>
                <c:pt idx="503">
                  <c:v>F504</c:v>
                </c:pt>
                <c:pt idx="504">
                  <c:v>F505</c:v>
                </c:pt>
                <c:pt idx="505">
                  <c:v>F506</c:v>
                </c:pt>
                <c:pt idx="506">
                  <c:v>F507</c:v>
                </c:pt>
                <c:pt idx="507">
                  <c:v>F508</c:v>
                </c:pt>
                <c:pt idx="508">
                  <c:v>F509</c:v>
                </c:pt>
                <c:pt idx="509">
                  <c:v>F510</c:v>
                </c:pt>
                <c:pt idx="510">
                  <c:v>F511</c:v>
                </c:pt>
                <c:pt idx="511">
                  <c:v>F512</c:v>
                </c:pt>
                <c:pt idx="512">
                  <c:v>F513</c:v>
                </c:pt>
                <c:pt idx="513">
                  <c:v>F514</c:v>
                </c:pt>
                <c:pt idx="514">
                  <c:v>F515</c:v>
                </c:pt>
                <c:pt idx="515">
                  <c:v>F516</c:v>
                </c:pt>
                <c:pt idx="516">
                  <c:v>F517</c:v>
                </c:pt>
                <c:pt idx="517">
                  <c:v>F518</c:v>
                </c:pt>
                <c:pt idx="518">
                  <c:v>F519</c:v>
                </c:pt>
                <c:pt idx="519">
                  <c:v>F520</c:v>
                </c:pt>
                <c:pt idx="520">
                  <c:v>F521</c:v>
                </c:pt>
                <c:pt idx="521">
                  <c:v>F522</c:v>
                </c:pt>
                <c:pt idx="522">
                  <c:v>F523</c:v>
                </c:pt>
                <c:pt idx="523">
                  <c:v>F524</c:v>
                </c:pt>
                <c:pt idx="524">
                  <c:v>F525</c:v>
                </c:pt>
                <c:pt idx="525">
                  <c:v>F526</c:v>
                </c:pt>
                <c:pt idx="526">
                  <c:v>F527</c:v>
                </c:pt>
                <c:pt idx="527">
                  <c:v>F528</c:v>
                </c:pt>
                <c:pt idx="528">
                  <c:v>F529</c:v>
                </c:pt>
                <c:pt idx="529">
                  <c:v>F530</c:v>
                </c:pt>
                <c:pt idx="530">
                  <c:v>F531</c:v>
                </c:pt>
                <c:pt idx="531">
                  <c:v>F532</c:v>
                </c:pt>
                <c:pt idx="532">
                  <c:v>F533</c:v>
                </c:pt>
                <c:pt idx="533">
                  <c:v>F534</c:v>
                </c:pt>
                <c:pt idx="534">
                  <c:v>F535</c:v>
                </c:pt>
                <c:pt idx="535">
                  <c:v>F536</c:v>
                </c:pt>
                <c:pt idx="536">
                  <c:v>F537</c:v>
                </c:pt>
                <c:pt idx="537">
                  <c:v>F538</c:v>
                </c:pt>
                <c:pt idx="538">
                  <c:v>F539</c:v>
                </c:pt>
                <c:pt idx="539">
                  <c:v>F540</c:v>
                </c:pt>
                <c:pt idx="540">
                  <c:v>F541</c:v>
                </c:pt>
                <c:pt idx="541">
                  <c:v>F542</c:v>
                </c:pt>
                <c:pt idx="542">
                  <c:v>F543</c:v>
                </c:pt>
                <c:pt idx="543">
                  <c:v>F544</c:v>
                </c:pt>
                <c:pt idx="544">
                  <c:v>F545</c:v>
                </c:pt>
                <c:pt idx="545">
                  <c:v>F546</c:v>
                </c:pt>
                <c:pt idx="546">
                  <c:v>F547</c:v>
                </c:pt>
                <c:pt idx="547">
                  <c:v>F548</c:v>
                </c:pt>
                <c:pt idx="548">
                  <c:v>F549</c:v>
                </c:pt>
                <c:pt idx="549">
                  <c:v>F550</c:v>
                </c:pt>
                <c:pt idx="550">
                  <c:v>F551</c:v>
                </c:pt>
                <c:pt idx="551">
                  <c:v>F552</c:v>
                </c:pt>
                <c:pt idx="552">
                  <c:v>F553</c:v>
                </c:pt>
                <c:pt idx="553">
                  <c:v>F554</c:v>
                </c:pt>
                <c:pt idx="554">
                  <c:v>F555</c:v>
                </c:pt>
                <c:pt idx="555">
                  <c:v>F556</c:v>
                </c:pt>
                <c:pt idx="556">
                  <c:v>F557</c:v>
                </c:pt>
                <c:pt idx="557">
                  <c:v>F558</c:v>
                </c:pt>
                <c:pt idx="558">
                  <c:v>F559</c:v>
                </c:pt>
                <c:pt idx="559">
                  <c:v>F560</c:v>
                </c:pt>
                <c:pt idx="560">
                  <c:v>F561</c:v>
                </c:pt>
                <c:pt idx="561">
                  <c:v>F562</c:v>
                </c:pt>
                <c:pt idx="562">
                  <c:v>F563</c:v>
                </c:pt>
                <c:pt idx="563">
                  <c:v>F564</c:v>
                </c:pt>
                <c:pt idx="564">
                  <c:v>F565</c:v>
                </c:pt>
                <c:pt idx="565">
                  <c:v>F566</c:v>
                </c:pt>
                <c:pt idx="566">
                  <c:v>F567</c:v>
                </c:pt>
                <c:pt idx="567">
                  <c:v>F568</c:v>
                </c:pt>
                <c:pt idx="568">
                  <c:v>F569</c:v>
                </c:pt>
                <c:pt idx="569">
                  <c:v>F570</c:v>
                </c:pt>
                <c:pt idx="570">
                  <c:v>F571</c:v>
                </c:pt>
                <c:pt idx="571">
                  <c:v>F572</c:v>
                </c:pt>
                <c:pt idx="572">
                  <c:v>F573</c:v>
                </c:pt>
                <c:pt idx="573">
                  <c:v>F574</c:v>
                </c:pt>
                <c:pt idx="574">
                  <c:v>F575</c:v>
                </c:pt>
                <c:pt idx="575">
                  <c:v>F576</c:v>
                </c:pt>
              </c:strCache>
            </c:strRef>
          </c:xVal>
          <c:yVal>
            <c:numRef>
              <c:f>results!$D$2:$D$577</c:f>
              <c:numCache>
                <c:formatCode>General</c:formatCode>
                <c:ptCount val="576"/>
                <c:pt idx="0">
                  <c:v>0.24067332936218999</c:v>
                </c:pt>
                <c:pt idx="1">
                  <c:v>0.58658893096804199</c:v>
                </c:pt>
                <c:pt idx="2">
                  <c:v>0.50995145631067995</c:v>
                </c:pt>
                <c:pt idx="3">
                  <c:v>0.53428992956405896</c:v>
                </c:pt>
                <c:pt idx="4">
                  <c:v>0.61977124183006504</c:v>
                </c:pt>
                <c:pt idx="5">
                  <c:v>0.49601048340128101</c:v>
                </c:pt>
                <c:pt idx="6">
                  <c:v>0.487868480725624</c:v>
                </c:pt>
                <c:pt idx="7">
                  <c:v>0.34763917401279998</c:v>
                </c:pt>
                <c:pt idx="8">
                  <c:v>0.60730099435394003</c:v>
                </c:pt>
                <c:pt idx="9">
                  <c:v>0.43407029478457998</c:v>
                </c:pt>
                <c:pt idx="10">
                  <c:v>0.50685322672758404</c:v>
                </c:pt>
                <c:pt idx="11">
                  <c:v>0.47793129200896201</c:v>
                </c:pt>
                <c:pt idx="12">
                  <c:v>0.60142367322599899</c:v>
                </c:pt>
                <c:pt idx="13">
                  <c:v>0.93758764229796698</c:v>
                </c:pt>
                <c:pt idx="14">
                  <c:v>0.66612563074850695</c:v>
                </c:pt>
                <c:pt idx="15">
                  <c:v>0.72423371647509605</c:v>
                </c:pt>
                <c:pt idx="16">
                  <c:v>0.18123120141784499</c:v>
                </c:pt>
                <c:pt idx="17">
                  <c:v>0.36821872173318299</c:v>
                </c:pt>
                <c:pt idx="18">
                  <c:v>0.57685886235682404</c:v>
                </c:pt>
                <c:pt idx="19">
                  <c:v>0.46868664281455003</c:v>
                </c:pt>
                <c:pt idx="20">
                  <c:v>0.79346302921884304</c:v>
                </c:pt>
                <c:pt idx="21">
                  <c:v>0.57170382148023002</c:v>
                </c:pt>
                <c:pt idx="22">
                  <c:v>0.34676261773051997</c:v>
                </c:pt>
                <c:pt idx="23">
                  <c:v>0.51456572273879997</c:v>
                </c:pt>
                <c:pt idx="24">
                  <c:v>0.36304062186005898</c:v>
                </c:pt>
                <c:pt idx="25">
                  <c:v>0.69005497251374304</c:v>
                </c:pt>
                <c:pt idx="26">
                  <c:v>0.363657542224811</c:v>
                </c:pt>
                <c:pt idx="27">
                  <c:v>0.69645676681351898</c:v>
                </c:pt>
                <c:pt idx="28">
                  <c:v>0.74572898032200396</c:v>
                </c:pt>
                <c:pt idx="29">
                  <c:v>0.67891983495431796</c:v>
                </c:pt>
                <c:pt idx="30">
                  <c:v>0.34159517263462402</c:v>
                </c:pt>
                <c:pt idx="31">
                  <c:v>0.53039999999999998</c:v>
                </c:pt>
                <c:pt idx="32">
                  <c:v>0.55427286356821603</c:v>
                </c:pt>
                <c:pt idx="33">
                  <c:v>0.45700076146963597</c:v>
                </c:pt>
                <c:pt idx="34">
                  <c:v>0.41784436493738802</c:v>
                </c:pt>
                <c:pt idx="35">
                  <c:v>0.50672331544424598</c:v>
                </c:pt>
                <c:pt idx="36">
                  <c:v>0.67115384615384599</c:v>
                </c:pt>
                <c:pt idx="37">
                  <c:v>0.63253757736516403</c:v>
                </c:pt>
                <c:pt idx="38">
                  <c:v>0.69859970126960402</c:v>
                </c:pt>
                <c:pt idx="39">
                  <c:v>0.49456601827291502</c:v>
                </c:pt>
                <c:pt idx="40">
                  <c:v>0.32122870106853202</c:v>
                </c:pt>
                <c:pt idx="41">
                  <c:v>0.42225700655933202</c:v>
                </c:pt>
                <c:pt idx="42">
                  <c:v>0.81279206254291003</c:v>
                </c:pt>
                <c:pt idx="43">
                  <c:v>0.58845220313666902</c:v>
                </c:pt>
                <c:pt idx="44">
                  <c:v>0.63815914715400701</c:v>
                </c:pt>
                <c:pt idx="45">
                  <c:v>0.35484821691718199</c:v>
                </c:pt>
                <c:pt idx="46">
                  <c:v>0.55487477638640403</c:v>
                </c:pt>
                <c:pt idx="47">
                  <c:v>0.15387627683279301</c:v>
                </c:pt>
                <c:pt idx="48">
                  <c:v>0.20612806200866299</c:v>
                </c:pt>
                <c:pt idx="49">
                  <c:v>0.124614835896191</c:v>
                </c:pt>
                <c:pt idx="50">
                  <c:v>0.24543177129384</c:v>
                </c:pt>
                <c:pt idx="51">
                  <c:v>0.90636778983438004</c:v>
                </c:pt>
                <c:pt idx="52">
                  <c:v>0.54134615384615403</c:v>
                </c:pt>
                <c:pt idx="53">
                  <c:v>0.59222730133492296</c:v>
                </c:pt>
                <c:pt idx="54">
                  <c:v>0.58529596873033196</c:v>
                </c:pt>
                <c:pt idx="55">
                  <c:v>0.68110349244205903</c:v>
                </c:pt>
                <c:pt idx="56">
                  <c:v>0.38081974687640202</c:v>
                </c:pt>
                <c:pt idx="57">
                  <c:v>0.104498054875313</c:v>
                </c:pt>
                <c:pt idx="58">
                  <c:v>0.36538461538461497</c:v>
                </c:pt>
                <c:pt idx="59">
                  <c:v>0.625</c:v>
                </c:pt>
                <c:pt idx="60">
                  <c:v>0.78622129205146896</c:v>
                </c:pt>
                <c:pt idx="61">
                  <c:v>0.80390216579536999</c:v>
                </c:pt>
                <c:pt idx="62">
                  <c:v>0.38421003235174001</c:v>
                </c:pt>
                <c:pt idx="63">
                  <c:v>0.55830766173109403</c:v>
                </c:pt>
                <c:pt idx="64">
                  <c:v>0.58173076923076905</c:v>
                </c:pt>
                <c:pt idx="65">
                  <c:v>0.37185709768276398</c:v>
                </c:pt>
                <c:pt idx="66">
                  <c:v>0.75407478427612695</c:v>
                </c:pt>
                <c:pt idx="67">
                  <c:v>5.6566726233812099E-2</c:v>
                </c:pt>
                <c:pt idx="68">
                  <c:v>8.7252998580684096E-2</c:v>
                </c:pt>
                <c:pt idx="69">
                  <c:v>0.81383028379387601</c:v>
                </c:pt>
                <c:pt idx="70">
                  <c:v>0.36518857356236001</c:v>
                </c:pt>
                <c:pt idx="71">
                  <c:v>0.34377863901862699</c:v>
                </c:pt>
                <c:pt idx="72">
                  <c:v>0.63365384615384601</c:v>
                </c:pt>
                <c:pt idx="73">
                  <c:v>0.459771914132379</c:v>
                </c:pt>
                <c:pt idx="74">
                  <c:v>0.42559070752531603</c:v>
                </c:pt>
                <c:pt idx="75">
                  <c:v>0.51664287074052895</c:v>
                </c:pt>
                <c:pt idx="76">
                  <c:v>0.227528110544855</c:v>
                </c:pt>
                <c:pt idx="77">
                  <c:v>0.17151019667798201</c:v>
                </c:pt>
                <c:pt idx="78">
                  <c:v>0.265581220905862</c:v>
                </c:pt>
                <c:pt idx="79">
                  <c:v>0.64111277072442097</c:v>
                </c:pt>
                <c:pt idx="80">
                  <c:v>0.45101594173022702</c:v>
                </c:pt>
                <c:pt idx="81">
                  <c:v>0.150418073113156</c:v>
                </c:pt>
                <c:pt idx="82">
                  <c:v>0.391483765644839</c:v>
                </c:pt>
                <c:pt idx="83">
                  <c:v>0.629814187318672</c:v>
                </c:pt>
                <c:pt idx="84">
                  <c:v>0.75591085271317804</c:v>
                </c:pt>
                <c:pt idx="85">
                  <c:v>0.18969378074878099</c:v>
                </c:pt>
                <c:pt idx="86">
                  <c:v>0.44370359794403202</c:v>
                </c:pt>
                <c:pt idx="87">
                  <c:v>0.47067193763426601</c:v>
                </c:pt>
                <c:pt idx="88">
                  <c:v>0.54582710978341997</c:v>
                </c:pt>
                <c:pt idx="89">
                  <c:v>0.49107044366492397</c:v>
                </c:pt>
                <c:pt idx="90">
                  <c:v>0.61634615384615399</c:v>
                </c:pt>
                <c:pt idx="91">
                  <c:v>0.55602128454070199</c:v>
                </c:pt>
                <c:pt idx="92">
                  <c:v>0.810968675124493</c:v>
                </c:pt>
                <c:pt idx="93">
                  <c:v>0.68355822088955498</c:v>
                </c:pt>
                <c:pt idx="94">
                  <c:v>0.75213778939507103</c:v>
                </c:pt>
                <c:pt idx="95">
                  <c:v>0.78586019190212797</c:v>
                </c:pt>
                <c:pt idx="96">
                  <c:v>0.22206778888227</c:v>
                </c:pt>
                <c:pt idx="97">
                  <c:v>0.52188895360124199</c:v>
                </c:pt>
                <c:pt idx="98">
                  <c:v>0.99803921568627496</c:v>
                </c:pt>
                <c:pt idx="99">
                  <c:v>0.37676904406273298</c:v>
                </c:pt>
                <c:pt idx="100">
                  <c:v>0.12502757738213399</c:v>
                </c:pt>
                <c:pt idx="101">
                  <c:v>0.68287014033809201</c:v>
                </c:pt>
                <c:pt idx="102">
                  <c:v>0.65593141466208504</c:v>
                </c:pt>
                <c:pt idx="103">
                  <c:v>0.12848486185569999</c:v>
                </c:pt>
                <c:pt idx="104">
                  <c:v>0.79215419501133799</c:v>
                </c:pt>
                <c:pt idx="105">
                  <c:v>0.24903846153846201</c:v>
                </c:pt>
                <c:pt idx="106">
                  <c:v>0.55257125772373905</c:v>
                </c:pt>
                <c:pt idx="107">
                  <c:v>0.94611650485436904</c:v>
                </c:pt>
                <c:pt idx="108">
                  <c:v>0.210816216971489</c:v>
                </c:pt>
                <c:pt idx="109">
                  <c:v>0.456485254010843</c:v>
                </c:pt>
                <c:pt idx="110">
                  <c:v>0.65662406376692095</c:v>
                </c:pt>
                <c:pt idx="111">
                  <c:v>0.68401959005985902</c:v>
                </c:pt>
                <c:pt idx="112">
                  <c:v>0.40281830238726801</c:v>
                </c:pt>
                <c:pt idx="113">
                  <c:v>0.73828838785735296</c:v>
                </c:pt>
                <c:pt idx="114">
                  <c:v>7.8628631941227101E-2</c:v>
                </c:pt>
                <c:pt idx="115">
                  <c:v>0.86884057971014494</c:v>
                </c:pt>
                <c:pt idx="116">
                  <c:v>0.578390126277048</c:v>
                </c:pt>
                <c:pt idx="117">
                  <c:v>0.32779395650863002</c:v>
                </c:pt>
                <c:pt idx="118">
                  <c:v>0.70245232811068004</c:v>
                </c:pt>
                <c:pt idx="119">
                  <c:v>0.235838095027982</c:v>
                </c:pt>
                <c:pt idx="120">
                  <c:v>0.96161214264662498</c:v>
                </c:pt>
                <c:pt idx="121">
                  <c:v>0.42412451004184398</c:v>
                </c:pt>
                <c:pt idx="122">
                  <c:v>0.354663519168119</c:v>
                </c:pt>
                <c:pt idx="123">
                  <c:v>0.22919010744148099</c:v>
                </c:pt>
                <c:pt idx="124">
                  <c:v>0.25492899743346498</c:v>
                </c:pt>
                <c:pt idx="125">
                  <c:v>0.15250476169464799</c:v>
                </c:pt>
                <c:pt idx="126">
                  <c:v>0.69555964092881495</c:v>
                </c:pt>
                <c:pt idx="127">
                  <c:v>0.27338562004986</c:v>
                </c:pt>
                <c:pt idx="128">
                  <c:v>0.28576786462814702</c:v>
                </c:pt>
                <c:pt idx="129">
                  <c:v>0.41346153846153799</c:v>
                </c:pt>
                <c:pt idx="130">
                  <c:v>0.494076038903625</c:v>
                </c:pt>
                <c:pt idx="131">
                  <c:v>0.87332030430509999</c:v>
                </c:pt>
                <c:pt idx="132">
                  <c:v>0.15829785043498701</c:v>
                </c:pt>
                <c:pt idx="133">
                  <c:v>0.54709328028293502</c:v>
                </c:pt>
                <c:pt idx="134">
                  <c:v>0.76415188359577402</c:v>
                </c:pt>
                <c:pt idx="135">
                  <c:v>0.74590646004480998</c:v>
                </c:pt>
                <c:pt idx="136">
                  <c:v>0.54913056292366602</c:v>
                </c:pt>
                <c:pt idx="137">
                  <c:v>0.442052551112954</c:v>
                </c:pt>
                <c:pt idx="138">
                  <c:v>0.74522178013557305</c:v>
                </c:pt>
                <c:pt idx="139">
                  <c:v>0.164004530044639</c:v>
                </c:pt>
                <c:pt idx="140">
                  <c:v>0.38977963833182599</c:v>
                </c:pt>
                <c:pt idx="141">
                  <c:v>0.45446139109932199</c:v>
                </c:pt>
                <c:pt idx="142">
                  <c:v>0.14772835910899301</c:v>
                </c:pt>
                <c:pt idx="143">
                  <c:v>0.78173076923076901</c:v>
                </c:pt>
                <c:pt idx="144">
                  <c:v>0.88631984585741797</c:v>
                </c:pt>
                <c:pt idx="145">
                  <c:v>0.72626618967173495</c:v>
                </c:pt>
                <c:pt idx="146">
                  <c:v>0.573891099322134</c:v>
                </c:pt>
                <c:pt idx="147">
                  <c:v>0.36737301534773198</c:v>
                </c:pt>
                <c:pt idx="148">
                  <c:v>0.137704028525236</c:v>
                </c:pt>
                <c:pt idx="149">
                  <c:v>0.522088619475085</c:v>
                </c:pt>
                <c:pt idx="150">
                  <c:v>0.66172557333244997</c:v>
                </c:pt>
                <c:pt idx="151">
                  <c:v>0.471723990851663</c:v>
                </c:pt>
                <c:pt idx="152">
                  <c:v>9.4908479861157094E-2</c:v>
                </c:pt>
                <c:pt idx="153">
                  <c:v>0.80701027968244499</c:v>
                </c:pt>
                <c:pt idx="154">
                  <c:v>0.561701829723674</c:v>
                </c:pt>
                <c:pt idx="155">
                  <c:v>0.24004431652046801</c:v>
                </c:pt>
                <c:pt idx="156">
                  <c:v>0.214732205234555</c:v>
                </c:pt>
                <c:pt idx="157">
                  <c:v>0.35440429177605698</c:v>
                </c:pt>
                <c:pt idx="158">
                  <c:v>9.8747251454247301E-2</c:v>
                </c:pt>
                <c:pt idx="159">
                  <c:v>0.86634615384615399</c:v>
                </c:pt>
                <c:pt idx="160">
                  <c:v>0.76891771019678001</c:v>
                </c:pt>
                <c:pt idx="161">
                  <c:v>6.9998749825343196E-2</c:v>
                </c:pt>
                <c:pt idx="162">
                  <c:v>0.51336013110978196</c:v>
                </c:pt>
                <c:pt idx="163">
                  <c:v>0.48648175912044</c:v>
                </c:pt>
                <c:pt idx="164">
                  <c:v>0.70052281736173205</c:v>
                </c:pt>
                <c:pt idx="165">
                  <c:v>0.90769230769230802</c:v>
                </c:pt>
                <c:pt idx="166">
                  <c:v>0.56873754421573597</c:v>
                </c:pt>
                <c:pt idx="167">
                  <c:v>0.204353917091358</c:v>
                </c:pt>
                <c:pt idx="168">
                  <c:v>0.916484481102388</c:v>
                </c:pt>
                <c:pt idx="169">
                  <c:v>0.32841984387249201</c:v>
                </c:pt>
                <c:pt idx="170">
                  <c:v>0.727450522778193</c:v>
                </c:pt>
                <c:pt idx="171">
                  <c:v>0.20999257249174499</c:v>
                </c:pt>
                <c:pt idx="172">
                  <c:v>0.53009213119836995</c:v>
                </c:pt>
                <c:pt idx="173">
                  <c:v>0.57042024136826897</c:v>
                </c:pt>
                <c:pt idx="174">
                  <c:v>0.85314463325493795</c:v>
                </c:pt>
                <c:pt idx="175">
                  <c:v>0.62017757147067498</c:v>
                </c:pt>
                <c:pt idx="176">
                  <c:v>0.15908104808760001</c:v>
                </c:pt>
                <c:pt idx="177">
                  <c:v>0.71796116504854401</c:v>
                </c:pt>
                <c:pt idx="178">
                  <c:v>0.26396363475295098</c:v>
                </c:pt>
                <c:pt idx="179">
                  <c:v>0.99903938520653202</c:v>
                </c:pt>
                <c:pt idx="180">
                  <c:v>0.53779840848806404</c:v>
                </c:pt>
                <c:pt idx="181">
                  <c:v>0.391170457637464</c:v>
                </c:pt>
                <c:pt idx="182">
                  <c:v>0.55277784975771505</c:v>
                </c:pt>
                <c:pt idx="183">
                  <c:v>0.47019230769230802</c:v>
                </c:pt>
                <c:pt idx="184">
                  <c:v>0.281041101330333</c:v>
                </c:pt>
                <c:pt idx="185">
                  <c:v>0.26754289202167902</c:v>
                </c:pt>
                <c:pt idx="186">
                  <c:v>0.45640567432214801</c:v>
                </c:pt>
                <c:pt idx="187">
                  <c:v>0.269392415116818</c:v>
                </c:pt>
                <c:pt idx="188">
                  <c:v>0.59854030717590301</c:v>
                </c:pt>
                <c:pt idx="189">
                  <c:v>0.49126213592232998</c:v>
                </c:pt>
                <c:pt idx="190">
                  <c:v>0.67013038586273099</c:v>
                </c:pt>
                <c:pt idx="191">
                  <c:v>0.78539118617744097</c:v>
                </c:pt>
                <c:pt idx="192">
                  <c:v>0.46659275928254701</c:v>
                </c:pt>
                <c:pt idx="193">
                  <c:v>0.52403846153846101</c:v>
                </c:pt>
                <c:pt idx="194">
                  <c:v>0.39903846153846201</c:v>
                </c:pt>
                <c:pt idx="195">
                  <c:v>0.79777270131353495</c:v>
                </c:pt>
                <c:pt idx="196">
                  <c:v>0.17827858303733601</c:v>
                </c:pt>
                <c:pt idx="197">
                  <c:v>0.84664392107500497</c:v>
                </c:pt>
                <c:pt idx="198">
                  <c:v>0.90498746784148798</c:v>
                </c:pt>
                <c:pt idx="199">
                  <c:v>0.76221206929373697</c:v>
                </c:pt>
                <c:pt idx="200">
                  <c:v>0.695192307692308</c:v>
                </c:pt>
                <c:pt idx="201">
                  <c:v>0.49077669902912602</c:v>
                </c:pt>
                <c:pt idx="202">
                  <c:v>0.6445885509839</c:v>
                </c:pt>
                <c:pt idx="203">
                  <c:v>0.74933719193427895</c:v>
                </c:pt>
                <c:pt idx="204">
                  <c:v>0.734615384615385</c:v>
                </c:pt>
                <c:pt idx="205">
                  <c:v>9.5444400320633005E-2</c:v>
                </c:pt>
                <c:pt idx="206">
                  <c:v>7.1896073716180994E-2</c:v>
                </c:pt>
                <c:pt idx="207">
                  <c:v>0.44328987137908998</c:v>
                </c:pt>
                <c:pt idx="208">
                  <c:v>0.474624912544376</c:v>
                </c:pt>
                <c:pt idx="209">
                  <c:v>0.81639773062186805</c:v>
                </c:pt>
                <c:pt idx="210">
                  <c:v>0.13137680999551399</c:v>
                </c:pt>
                <c:pt idx="211">
                  <c:v>0.30899386530241602</c:v>
                </c:pt>
                <c:pt idx="212">
                  <c:v>0.78491061865801004</c:v>
                </c:pt>
                <c:pt idx="213">
                  <c:v>0.45576923076923098</c:v>
                </c:pt>
                <c:pt idx="214">
                  <c:v>0.107896507600327</c:v>
                </c:pt>
                <c:pt idx="215">
                  <c:v>0.644395861627304</c:v>
                </c:pt>
                <c:pt idx="216">
                  <c:v>0.27208794408852599</c:v>
                </c:pt>
                <c:pt idx="217">
                  <c:v>0.94911737758322301</c:v>
                </c:pt>
                <c:pt idx="218">
                  <c:v>0.54261575802837902</c:v>
                </c:pt>
                <c:pt idx="219">
                  <c:v>0.92228764181728995</c:v>
                </c:pt>
                <c:pt idx="220">
                  <c:v>0.51637592498597495</c:v>
                </c:pt>
                <c:pt idx="221">
                  <c:v>0.30090075011367501</c:v>
                </c:pt>
                <c:pt idx="222">
                  <c:v>0.379578929349146</c:v>
                </c:pt>
                <c:pt idx="223">
                  <c:v>0.25025003493135101</c:v>
                </c:pt>
                <c:pt idx="224">
                  <c:v>0.66764384378415997</c:v>
                </c:pt>
                <c:pt idx="225">
                  <c:v>0.13901206786242201</c:v>
                </c:pt>
                <c:pt idx="226">
                  <c:v>0.43366444576815899</c:v>
                </c:pt>
                <c:pt idx="227">
                  <c:v>0.57459864204581501</c:v>
                </c:pt>
                <c:pt idx="228">
                  <c:v>0.56342580322172198</c:v>
                </c:pt>
                <c:pt idx="229">
                  <c:v>0.50570545174685</c:v>
                </c:pt>
                <c:pt idx="230">
                  <c:v>0.40825082508250798</c:v>
                </c:pt>
                <c:pt idx="231">
                  <c:v>0.59641052794140403</c:v>
                </c:pt>
                <c:pt idx="232">
                  <c:v>0.60746618779524997</c:v>
                </c:pt>
                <c:pt idx="233">
                  <c:v>0.39210348597890399</c:v>
                </c:pt>
                <c:pt idx="234">
                  <c:v>0.64034257381113302</c:v>
                </c:pt>
                <c:pt idx="235">
                  <c:v>0.31837922151108999</c:v>
                </c:pt>
                <c:pt idx="236">
                  <c:v>0.51060311570515704</c:v>
                </c:pt>
                <c:pt idx="237">
                  <c:v>0.49431644058017699</c:v>
                </c:pt>
                <c:pt idx="238">
                  <c:v>0.61313450292397698</c:v>
                </c:pt>
                <c:pt idx="239">
                  <c:v>0.63418946211648697</c:v>
                </c:pt>
                <c:pt idx="240">
                  <c:v>0.54436988387588003</c:v>
                </c:pt>
                <c:pt idx="241">
                  <c:v>0.48821426260273099</c:v>
                </c:pt>
                <c:pt idx="242">
                  <c:v>0.62345475883652401</c:v>
                </c:pt>
                <c:pt idx="243">
                  <c:v>0.41430171769977597</c:v>
                </c:pt>
                <c:pt idx="244">
                  <c:v>0.70865384615384597</c:v>
                </c:pt>
                <c:pt idx="245">
                  <c:v>0.55940432278522001</c:v>
                </c:pt>
                <c:pt idx="246">
                  <c:v>0.57539977155910904</c:v>
                </c:pt>
                <c:pt idx="247">
                  <c:v>0.49255634903589202</c:v>
                </c:pt>
                <c:pt idx="248">
                  <c:v>0.57053375103874804</c:v>
                </c:pt>
                <c:pt idx="249">
                  <c:v>0.62723622163277304</c:v>
                </c:pt>
                <c:pt idx="250">
                  <c:v>0.52115384615384597</c:v>
                </c:pt>
                <c:pt idx="251">
                  <c:v>0.70197833775420004</c:v>
                </c:pt>
                <c:pt idx="252">
                  <c:v>0.41452623047450599</c:v>
                </c:pt>
                <c:pt idx="253">
                  <c:v>0.25480769230769201</c:v>
                </c:pt>
                <c:pt idx="254">
                  <c:v>0.40576923076923099</c:v>
                </c:pt>
                <c:pt idx="255">
                  <c:v>0.43882429582519</c:v>
                </c:pt>
                <c:pt idx="256">
                  <c:v>0.448161656351312</c:v>
                </c:pt>
                <c:pt idx="257">
                  <c:v>0.67061597406425</c:v>
                </c:pt>
                <c:pt idx="258">
                  <c:v>0.32800987326849401</c:v>
                </c:pt>
                <c:pt idx="259">
                  <c:v>0.42709643258984697</c:v>
                </c:pt>
                <c:pt idx="260">
                  <c:v>0.68929528492016001</c:v>
                </c:pt>
                <c:pt idx="261">
                  <c:v>0.39264301566795901</c:v>
                </c:pt>
                <c:pt idx="262">
                  <c:v>0.32695744258388998</c:v>
                </c:pt>
                <c:pt idx="263">
                  <c:v>0.235861995425832</c:v>
                </c:pt>
                <c:pt idx="264">
                  <c:v>0.58103029134359097</c:v>
                </c:pt>
                <c:pt idx="265">
                  <c:v>0.38176184854740602</c:v>
                </c:pt>
                <c:pt idx="266">
                  <c:v>0.50749307142778299</c:v>
                </c:pt>
                <c:pt idx="267">
                  <c:v>0.22917356101219999</c:v>
                </c:pt>
                <c:pt idx="268">
                  <c:v>0.59206497386109003</c:v>
                </c:pt>
                <c:pt idx="269">
                  <c:v>0.233859877482884</c:v>
                </c:pt>
                <c:pt idx="270">
                  <c:v>0.32357536409509002</c:v>
                </c:pt>
                <c:pt idx="271">
                  <c:v>0.28376390819305602</c:v>
                </c:pt>
                <c:pt idx="272">
                  <c:v>0.75480769230769196</c:v>
                </c:pt>
                <c:pt idx="273">
                  <c:v>0.64004857915114299</c:v>
                </c:pt>
                <c:pt idx="274">
                  <c:v>0.36999654363477302</c:v>
                </c:pt>
                <c:pt idx="275">
                  <c:v>0.326049227465602</c:v>
                </c:pt>
                <c:pt idx="276">
                  <c:v>0.42909393046032202</c:v>
                </c:pt>
                <c:pt idx="277">
                  <c:v>0.78596508662095499</c:v>
                </c:pt>
                <c:pt idx="278">
                  <c:v>0.44683908045977</c:v>
                </c:pt>
                <c:pt idx="279">
                  <c:v>0.42180892918863699</c:v>
                </c:pt>
                <c:pt idx="280">
                  <c:v>0.558542294654786</c:v>
                </c:pt>
                <c:pt idx="281">
                  <c:v>0.71031984007995996</c:v>
                </c:pt>
                <c:pt idx="282">
                  <c:v>0.38517145777718897</c:v>
                </c:pt>
                <c:pt idx="283">
                  <c:v>0.70110623599701305</c:v>
                </c:pt>
                <c:pt idx="284">
                  <c:v>0.56007425742574302</c:v>
                </c:pt>
                <c:pt idx="285">
                  <c:v>0.32980158992800501</c:v>
                </c:pt>
                <c:pt idx="286">
                  <c:v>0.36572068707991001</c:v>
                </c:pt>
                <c:pt idx="287">
                  <c:v>0.39306444507786797</c:v>
                </c:pt>
                <c:pt idx="288">
                  <c:v>0.497342594299998</c:v>
                </c:pt>
                <c:pt idx="289">
                  <c:v>0.17906231365533701</c:v>
                </c:pt>
                <c:pt idx="290">
                  <c:v>0.42684591988610598</c:v>
                </c:pt>
                <c:pt idx="291">
                  <c:v>0.62099514563106795</c:v>
                </c:pt>
                <c:pt idx="292">
                  <c:v>0.460010435301133</c:v>
                </c:pt>
                <c:pt idx="293">
                  <c:v>0.53942307692307701</c:v>
                </c:pt>
                <c:pt idx="294">
                  <c:v>0.44621132320395002</c:v>
                </c:pt>
                <c:pt idx="295">
                  <c:v>0.22788461538461499</c:v>
                </c:pt>
                <c:pt idx="296">
                  <c:v>0.480638048099499</c:v>
                </c:pt>
                <c:pt idx="297">
                  <c:v>0.45505507841672899</c:v>
                </c:pt>
                <c:pt idx="298">
                  <c:v>0.88557692307692304</c:v>
                </c:pt>
                <c:pt idx="299">
                  <c:v>0.71824920872896902</c:v>
                </c:pt>
                <c:pt idx="300">
                  <c:v>0.48202146690518799</c:v>
                </c:pt>
                <c:pt idx="301">
                  <c:v>0.17945830158887899</c:v>
                </c:pt>
                <c:pt idx="302">
                  <c:v>0.27395741231948101</c:v>
                </c:pt>
                <c:pt idx="303">
                  <c:v>0.48023940823422601</c:v>
                </c:pt>
                <c:pt idx="304">
                  <c:v>0.43934998271817399</c:v>
                </c:pt>
                <c:pt idx="305">
                  <c:v>0.47543784504092901</c:v>
                </c:pt>
                <c:pt idx="306">
                  <c:v>0.62142904290429002</c:v>
                </c:pt>
                <c:pt idx="307">
                  <c:v>0.65263722927557899</c:v>
                </c:pt>
                <c:pt idx="308">
                  <c:v>0.306971514242879</c:v>
                </c:pt>
                <c:pt idx="309">
                  <c:v>0.56867064973861103</c:v>
                </c:pt>
                <c:pt idx="310">
                  <c:v>0.65348785986369895</c:v>
                </c:pt>
                <c:pt idx="311">
                  <c:v>0.432721079421864</c:v>
                </c:pt>
                <c:pt idx="312">
                  <c:v>0.232059993675587</c:v>
                </c:pt>
                <c:pt idx="313">
                  <c:v>0.36387229275578797</c:v>
                </c:pt>
                <c:pt idx="314">
                  <c:v>0.60753020925434698</c:v>
                </c:pt>
                <c:pt idx="315">
                  <c:v>0.46067961165048499</c:v>
                </c:pt>
                <c:pt idx="316">
                  <c:v>0.60160400093286004</c:v>
                </c:pt>
                <c:pt idx="317">
                  <c:v>0.62162343470482995</c:v>
                </c:pt>
                <c:pt idx="318">
                  <c:v>0.65810492189802505</c:v>
                </c:pt>
                <c:pt idx="319">
                  <c:v>0.57040229885057503</c:v>
                </c:pt>
                <c:pt idx="320">
                  <c:v>0.66504854368931998</c:v>
                </c:pt>
                <c:pt idx="321">
                  <c:v>0.46617647058823503</c:v>
                </c:pt>
                <c:pt idx="322">
                  <c:v>0.40097814273638399</c:v>
                </c:pt>
                <c:pt idx="323">
                  <c:v>0.48635749562598302</c:v>
                </c:pt>
                <c:pt idx="324">
                  <c:v>0.483966304968589</c:v>
                </c:pt>
                <c:pt idx="325">
                  <c:v>0.221593457909561</c:v>
                </c:pt>
                <c:pt idx="326">
                  <c:v>0.55069310122501602</c:v>
                </c:pt>
                <c:pt idx="327">
                  <c:v>0.30055301843639898</c:v>
                </c:pt>
                <c:pt idx="328">
                  <c:v>0.20778566094100101</c:v>
                </c:pt>
                <c:pt idx="329">
                  <c:v>0.46346153846153798</c:v>
                </c:pt>
                <c:pt idx="330">
                  <c:v>0.58043398172708505</c:v>
                </c:pt>
                <c:pt idx="331">
                  <c:v>0.61158513816280802</c:v>
                </c:pt>
                <c:pt idx="332">
                  <c:v>0.28655473926504399</c:v>
                </c:pt>
                <c:pt idx="333">
                  <c:v>0.46852929292929302</c:v>
                </c:pt>
                <c:pt idx="334">
                  <c:v>0.51938013442867803</c:v>
                </c:pt>
                <c:pt idx="335">
                  <c:v>0.608521220159151</c:v>
                </c:pt>
                <c:pt idx="336">
                  <c:v>0.66506282124500304</c:v>
                </c:pt>
                <c:pt idx="337">
                  <c:v>0.58715926064226998</c:v>
                </c:pt>
                <c:pt idx="338">
                  <c:v>0.414808925988495</c:v>
                </c:pt>
                <c:pt idx="339">
                  <c:v>0.634033842087533</c:v>
                </c:pt>
                <c:pt idx="340">
                  <c:v>0.58693521284540695</c:v>
                </c:pt>
                <c:pt idx="341">
                  <c:v>0.67131239855576497</c:v>
                </c:pt>
                <c:pt idx="342">
                  <c:v>0.73922927847346398</c:v>
                </c:pt>
                <c:pt idx="343">
                  <c:v>0.43034447348767702</c:v>
                </c:pt>
                <c:pt idx="344">
                  <c:v>0.299153925916121</c:v>
                </c:pt>
                <c:pt idx="345">
                  <c:v>0.85907393577296498</c:v>
                </c:pt>
                <c:pt idx="346">
                  <c:v>0.65384615384615397</c:v>
                </c:pt>
                <c:pt idx="347">
                  <c:v>0.36744717304397501</c:v>
                </c:pt>
                <c:pt idx="348">
                  <c:v>0.79444317715859902</c:v>
                </c:pt>
                <c:pt idx="349">
                  <c:v>0.18825459210797499</c:v>
                </c:pt>
                <c:pt idx="350">
                  <c:v>0.886663280030627</c:v>
                </c:pt>
                <c:pt idx="351">
                  <c:v>0.73952503331429698</c:v>
                </c:pt>
                <c:pt idx="352">
                  <c:v>0.18018509938888499</c:v>
                </c:pt>
                <c:pt idx="353">
                  <c:v>0.61924567680381604</c:v>
                </c:pt>
                <c:pt idx="354">
                  <c:v>0.19269236143284699</c:v>
                </c:pt>
                <c:pt idx="355">
                  <c:v>0.48536994711097903</c:v>
                </c:pt>
                <c:pt idx="356">
                  <c:v>0.59927185094970303</c:v>
                </c:pt>
                <c:pt idx="357">
                  <c:v>0.29372761635816802</c:v>
                </c:pt>
                <c:pt idx="358">
                  <c:v>0.32562633188689</c:v>
                </c:pt>
                <c:pt idx="359">
                  <c:v>0.60192307692307701</c:v>
                </c:pt>
                <c:pt idx="360">
                  <c:v>0.72093023255813904</c:v>
                </c:pt>
                <c:pt idx="361">
                  <c:v>0.62905898876404498</c:v>
                </c:pt>
                <c:pt idx="362">
                  <c:v>0.65350495049504898</c:v>
                </c:pt>
                <c:pt idx="363">
                  <c:v>0.58009708737864096</c:v>
                </c:pt>
                <c:pt idx="364">
                  <c:v>0.14851523374589101</c:v>
                </c:pt>
                <c:pt idx="365">
                  <c:v>0.78274756852343097</c:v>
                </c:pt>
                <c:pt idx="366">
                  <c:v>0.23963274280965699</c:v>
                </c:pt>
                <c:pt idx="367">
                  <c:v>0.83676881921114898</c:v>
                </c:pt>
                <c:pt idx="368">
                  <c:v>0.48795468097793698</c:v>
                </c:pt>
                <c:pt idx="369">
                  <c:v>0.722704233750745</c:v>
                </c:pt>
                <c:pt idx="370">
                  <c:v>0.66206590739357696</c:v>
                </c:pt>
                <c:pt idx="371">
                  <c:v>0.65192307692307705</c:v>
                </c:pt>
                <c:pt idx="372">
                  <c:v>0.48637921187892602</c:v>
                </c:pt>
                <c:pt idx="373">
                  <c:v>0.72892632781267896</c:v>
                </c:pt>
                <c:pt idx="374">
                  <c:v>0.802891983495432</c:v>
                </c:pt>
                <c:pt idx="375">
                  <c:v>0.36439465807723098</c:v>
                </c:pt>
                <c:pt idx="376">
                  <c:v>0.46850398047854103</c:v>
                </c:pt>
                <c:pt idx="377">
                  <c:v>0.36864696854262602</c:v>
                </c:pt>
                <c:pt idx="378">
                  <c:v>0.40765805516947201</c:v>
                </c:pt>
                <c:pt idx="379">
                  <c:v>0.44101090480400801</c:v>
                </c:pt>
                <c:pt idx="380">
                  <c:v>0.24738934115795599</c:v>
                </c:pt>
                <c:pt idx="381">
                  <c:v>0.84449081895171496</c:v>
                </c:pt>
                <c:pt idx="382">
                  <c:v>0.37908123267856902</c:v>
                </c:pt>
                <c:pt idx="383">
                  <c:v>0.62019230769230804</c:v>
                </c:pt>
                <c:pt idx="384">
                  <c:v>0.133279649362779</c:v>
                </c:pt>
                <c:pt idx="385">
                  <c:v>0.23210227899486</c:v>
                </c:pt>
                <c:pt idx="386">
                  <c:v>0.48911730032419698</c:v>
                </c:pt>
                <c:pt idx="387">
                  <c:v>0.60576923076923095</c:v>
                </c:pt>
                <c:pt idx="388">
                  <c:v>0.47989561520400997</c:v>
                </c:pt>
                <c:pt idx="389">
                  <c:v>0.394230769230769</c:v>
                </c:pt>
                <c:pt idx="390">
                  <c:v>0.906578743383607</c:v>
                </c:pt>
                <c:pt idx="391">
                  <c:v>0.35476296958855102</c:v>
                </c:pt>
                <c:pt idx="392">
                  <c:v>0.24735624829939501</c:v>
                </c:pt>
                <c:pt idx="393">
                  <c:v>0.45164581816577298</c:v>
                </c:pt>
                <c:pt idx="394">
                  <c:v>0.72404214559387003</c:v>
                </c:pt>
                <c:pt idx="395">
                  <c:v>0.787704130643612</c:v>
                </c:pt>
                <c:pt idx="396">
                  <c:v>0.68974074442125699</c:v>
                </c:pt>
                <c:pt idx="397">
                  <c:v>0.44276819923371602</c:v>
                </c:pt>
                <c:pt idx="398">
                  <c:v>0.60096153846153899</c:v>
                </c:pt>
                <c:pt idx="399">
                  <c:v>0.70583554376657798</c:v>
                </c:pt>
                <c:pt idx="400">
                  <c:v>0.14868989049940801</c:v>
                </c:pt>
                <c:pt idx="401">
                  <c:v>0.18019613034173901</c:v>
                </c:pt>
                <c:pt idx="402">
                  <c:v>0.55296907262026995</c:v>
                </c:pt>
                <c:pt idx="403">
                  <c:v>0.68792942494398801</c:v>
                </c:pt>
                <c:pt idx="404">
                  <c:v>0.53744490952982105</c:v>
                </c:pt>
                <c:pt idx="405">
                  <c:v>0.19315134099616901</c:v>
                </c:pt>
                <c:pt idx="406">
                  <c:v>0.220429692383495</c:v>
                </c:pt>
                <c:pt idx="407">
                  <c:v>0.121704502834955</c:v>
                </c:pt>
                <c:pt idx="408">
                  <c:v>0.55048131724284999</c:v>
                </c:pt>
                <c:pt idx="409">
                  <c:v>0.448466328795257</c:v>
                </c:pt>
                <c:pt idx="410">
                  <c:v>0.19180253123598201</c:v>
                </c:pt>
                <c:pt idx="411">
                  <c:v>0.47645443113376101</c:v>
                </c:pt>
                <c:pt idx="412">
                  <c:v>0.26201454614983</c:v>
                </c:pt>
                <c:pt idx="413">
                  <c:v>0.30781138541413899</c:v>
                </c:pt>
                <c:pt idx="414">
                  <c:v>0.53540008841733</c:v>
                </c:pt>
                <c:pt idx="415">
                  <c:v>0.70489242558208098</c:v>
                </c:pt>
                <c:pt idx="416">
                  <c:v>0.62089451420725095</c:v>
                </c:pt>
                <c:pt idx="417">
                  <c:v>0.58378647214854096</c:v>
                </c:pt>
                <c:pt idx="418">
                  <c:v>0.49344684046065301</c:v>
                </c:pt>
                <c:pt idx="419">
                  <c:v>0.216644237062531</c:v>
                </c:pt>
                <c:pt idx="420">
                  <c:v>0.48805531655157702</c:v>
                </c:pt>
                <c:pt idx="421">
                  <c:v>0.327047528698862</c:v>
                </c:pt>
                <c:pt idx="422">
                  <c:v>0.40371448952427202</c:v>
                </c:pt>
                <c:pt idx="423">
                  <c:v>0.40840632147138201</c:v>
                </c:pt>
                <c:pt idx="424">
                  <c:v>0.86461128225512596</c:v>
                </c:pt>
                <c:pt idx="425">
                  <c:v>0.91070423001755596</c:v>
                </c:pt>
                <c:pt idx="426">
                  <c:v>0.242625808017297</c:v>
                </c:pt>
                <c:pt idx="427">
                  <c:v>0.708966842227301</c:v>
                </c:pt>
                <c:pt idx="428">
                  <c:v>0.472330097087379</c:v>
                </c:pt>
                <c:pt idx="429">
                  <c:v>0.93611881188118795</c:v>
                </c:pt>
                <c:pt idx="430">
                  <c:v>0.32697215052102901</c:v>
                </c:pt>
                <c:pt idx="431">
                  <c:v>8.1467263808914503E-2</c:v>
                </c:pt>
                <c:pt idx="432">
                  <c:v>0.52924673299946301</c:v>
                </c:pt>
                <c:pt idx="433">
                  <c:v>0.48229487561694701</c:v>
                </c:pt>
                <c:pt idx="434">
                  <c:v>0.36651042874336098</c:v>
                </c:pt>
                <c:pt idx="435">
                  <c:v>0.108386465756245</c:v>
                </c:pt>
                <c:pt idx="436">
                  <c:v>0.199505813312154</c:v>
                </c:pt>
                <c:pt idx="437">
                  <c:v>0.54162897757774997</c:v>
                </c:pt>
                <c:pt idx="438">
                  <c:v>0.15139982791713599</c:v>
                </c:pt>
                <c:pt idx="439">
                  <c:v>0.82246508253219697</c:v>
                </c:pt>
                <c:pt idx="440">
                  <c:v>0.51927335946670194</c:v>
                </c:pt>
                <c:pt idx="441">
                  <c:v>0.65915032679738605</c:v>
                </c:pt>
                <c:pt idx="442">
                  <c:v>0.43874503442108098</c:v>
                </c:pt>
                <c:pt idx="443">
                  <c:v>0.69063513115237296</c:v>
                </c:pt>
                <c:pt idx="444">
                  <c:v>0.38252652519893898</c:v>
                </c:pt>
                <c:pt idx="445">
                  <c:v>0.61415029756975503</c:v>
                </c:pt>
                <c:pt idx="446">
                  <c:v>0.68846153846153801</c:v>
                </c:pt>
                <c:pt idx="447">
                  <c:v>0.551384922901199</c:v>
                </c:pt>
                <c:pt idx="448">
                  <c:v>0.51229752558879105</c:v>
                </c:pt>
                <c:pt idx="449">
                  <c:v>0.58177497789566801</c:v>
                </c:pt>
                <c:pt idx="450">
                  <c:v>0.82240772025130504</c:v>
                </c:pt>
                <c:pt idx="451">
                  <c:v>0.51241830065359495</c:v>
                </c:pt>
                <c:pt idx="452">
                  <c:v>0.39711538461538498</c:v>
                </c:pt>
                <c:pt idx="453">
                  <c:v>0.40337459475390502</c:v>
                </c:pt>
                <c:pt idx="454">
                  <c:v>0.54230769230769205</c:v>
                </c:pt>
                <c:pt idx="455">
                  <c:v>0.44459393617256898</c:v>
                </c:pt>
                <c:pt idx="456">
                  <c:v>0.55309486831036003</c:v>
                </c:pt>
                <c:pt idx="457">
                  <c:v>0.48573562359970102</c:v>
                </c:pt>
                <c:pt idx="458">
                  <c:v>0.55749105545617195</c:v>
                </c:pt>
                <c:pt idx="459">
                  <c:v>0.63347327379796803</c:v>
                </c:pt>
                <c:pt idx="460">
                  <c:v>0.74172890216579501</c:v>
                </c:pt>
                <c:pt idx="461">
                  <c:v>0.495939133681852</c:v>
                </c:pt>
                <c:pt idx="462">
                  <c:v>0.34496600447367798</c:v>
                </c:pt>
                <c:pt idx="463">
                  <c:v>0.15631044042917799</c:v>
                </c:pt>
                <c:pt idx="464">
                  <c:v>0.60679611650485399</c:v>
                </c:pt>
                <c:pt idx="465">
                  <c:v>0.44994169581875698</c:v>
                </c:pt>
                <c:pt idx="466">
                  <c:v>0.44622888759464202</c:v>
                </c:pt>
                <c:pt idx="467">
                  <c:v>0.50496639283047096</c:v>
                </c:pt>
                <c:pt idx="468">
                  <c:v>0.62788461538461504</c:v>
                </c:pt>
                <c:pt idx="469">
                  <c:v>0.83352158217615602</c:v>
                </c:pt>
                <c:pt idx="470">
                  <c:v>0.34498018105470601</c:v>
                </c:pt>
                <c:pt idx="471">
                  <c:v>0.32237683941138801</c:v>
                </c:pt>
                <c:pt idx="472">
                  <c:v>0.33258139004713899</c:v>
                </c:pt>
                <c:pt idx="473">
                  <c:v>0.59807692307692295</c:v>
                </c:pt>
                <c:pt idx="474">
                  <c:v>0.67712418300653598</c:v>
                </c:pt>
                <c:pt idx="475">
                  <c:v>0.491544933585081</c:v>
                </c:pt>
                <c:pt idx="476">
                  <c:v>0.76355363984674296</c:v>
                </c:pt>
                <c:pt idx="477">
                  <c:v>0.50263064913268596</c:v>
                </c:pt>
                <c:pt idx="478">
                  <c:v>0.52006336575302103</c:v>
                </c:pt>
                <c:pt idx="479">
                  <c:v>0.41694361463778901</c:v>
                </c:pt>
                <c:pt idx="480">
                  <c:v>0.62764820213799799</c:v>
                </c:pt>
                <c:pt idx="481">
                  <c:v>0.51881997023231796</c:v>
                </c:pt>
                <c:pt idx="482">
                  <c:v>0.61326549663928298</c:v>
                </c:pt>
                <c:pt idx="483">
                  <c:v>0.86368558625840197</c:v>
                </c:pt>
                <c:pt idx="484">
                  <c:v>0.187231552331423</c:v>
                </c:pt>
                <c:pt idx="485">
                  <c:v>0.48665094235155998</c:v>
                </c:pt>
                <c:pt idx="486">
                  <c:v>0.31275426913010801</c:v>
                </c:pt>
                <c:pt idx="487">
                  <c:v>0.26653539832770801</c:v>
                </c:pt>
                <c:pt idx="488">
                  <c:v>0.53653846153846196</c:v>
                </c:pt>
                <c:pt idx="489">
                  <c:v>8.7284252947102903E-2</c:v>
                </c:pt>
                <c:pt idx="490">
                  <c:v>0.74800590138968204</c:v>
                </c:pt>
                <c:pt idx="491">
                  <c:v>0.58365384615384597</c:v>
                </c:pt>
                <c:pt idx="492">
                  <c:v>0.70134099616858203</c:v>
                </c:pt>
                <c:pt idx="493">
                  <c:v>0.72449781852811601</c:v>
                </c:pt>
                <c:pt idx="494">
                  <c:v>0.32105220582287203</c:v>
                </c:pt>
                <c:pt idx="495">
                  <c:v>0.12948867856538801</c:v>
                </c:pt>
                <c:pt idx="496">
                  <c:v>0.74146035956380796</c:v>
                </c:pt>
                <c:pt idx="497">
                  <c:v>0.37965296198054799</c:v>
                </c:pt>
                <c:pt idx="498">
                  <c:v>0.52374906066181204</c:v>
                </c:pt>
                <c:pt idx="499">
                  <c:v>0.178376023120877</c:v>
                </c:pt>
                <c:pt idx="500">
                  <c:v>0.56210324869305495</c:v>
                </c:pt>
                <c:pt idx="501">
                  <c:v>0.48610099940432899</c:v>
                </c:pt>
                <c:pt idx="502">
                  <c:v>0.42315343613173401</c:v>
                </c:pt>
                <c:pt idx="503">
                  <c:v>0.37739095195991701</c:v>
                </c:pt>
                <c:pt idx="504">
                  <c:v>0.52128307633733095</c:v>
                </c:pt>
                <c:pt idx="505">
                  <c:v>0.93957512118100395</c:v>
                </c:pt>
                <c:pt idx="506">
                  <c:v>0.21187407259761301</c:v>
                </c:pt>
                <c:pt idx="507">
                  <c:v>0.68572162045778295</c:v>
                </c:pt>
                <c:pt idx="508">
                  <c:v>0.35</c:v>
                </c:pt>
                <c:pt idx="509">
                  <c:v>0.162042858928821</c:v>
                </c:pt>
                <c:pt idx="510">
                  <c:v>0.56770615012391401</c:v>
                </c:pt>
                <c:pt idx="511">
                  <c:v>0.53052988395331602</c:v>
                </c:pt>
                <c:pt idx="512">
                  <c:v>0.47596153846153799</c:v>
                </c:pt>
                <c:pt idx="513">
                  <c:v>0.36538461538461497</c:v>
                </c:pt>
                <c:pt idx="514">
                  <c:v>0.62182598954443602</c:v>
                </c:pt>
                <c:pt idx="515">
                  <c:v>0.474351258655277</c:v>
                </c:pt>
                <c:pt idx="516">
                  <c:v>0.71007519512659401</c:v>
                </c:pt>
                <c:pt idx="517">
                  <c:v>0.58041840404174105</c:v>
                </c:pt>
                <c:pt idx="518">
                  <c:v>0.61167736669093498</c:v>
                </c:pt>
                <c:pt idx="519">
                  <c:v>0.383426728734161</c:v>
                </c:pt>
                <c:pt idx="520">
                  <c:v>0.59437899412417905</c:v>
                </c:pt>
                <c:pt idx="521">
                  <c:v>0.68350725468999296</c:v>
                </c:pt>
                <c:pt idx="522">
                  <c:v>0.97505157677571497</c:v>
                </c:pt>
                <c:pt idx="523">
                  <c:v>0.41624013648965702</c:v>
                </c:pt>
                <c:pt idx="524">
                  <c:v>0.61358756002676795</c:v>
                </c:pt>
                <c:pt idx="525">
                  <c:v>0.83580388000044203</c:v>
                </c:pt>
                <c:pt idx="526">
                  <c:v>0.91457705345214002</c:v>
                </c:pt>
                <c:pt idx="527">
                  <c:v>0.92223712831384497</c:v>
                </c:pt>
                <c:pt idx="528">
                  <c:v>0.51121637426900601</c:v>
                </c:pt>
                <c:pt idx="529">
                  <c:v>0.581982041608754</c:v>
                </c:pt>
                <c:pt idx="530">
                  <c:v>0.587721814076967</c:v>
                </c:pt>
                <c:pt idx="531">
                  <c:v>0.40130235074585702</c:v>
                </c:pt>
                <c:pt idx="532">
                  <c:v>0.58750000000000002</c:v>
                </c:pt>
                <c:pt idx="533">
                  <c:v>0.50378449103978296</c:v>
                </c:pt>
                <c:pt idx="534">
                  <c:v>8.0617112193182905E-2</c:v>
                </c:pt>
                <c:pt idx="535">
                  <c:v>0.58189747097020905</c:v>
                </c:pt>
                <c:pt idx="536">
                  <c:v>0.68649728929963405</c:v>
                </c:pt>
                <c:pt idx="537">
                  <c:v>0.53277744557393703</c:v>
                </c:pt>
                <c:pt idx="538">
                  <c:v>0.337765937888381</c:v>
                </c:pt>
                <c:pt idx="539">
                  <c:v>0.35508348240906401</c:v>
                </c:pt>
                <c:pt idx="540">
                  <c:v>0.69711538461538503</c:v>
                </c:pt>
                <c:pt idx="541">
                  <c:v>0.55780433159073906</c:v>
                </c:pt>
                <c:pt idx="542">
                  <c:v>0.37915000951837102</c:v>
                </c:pt>
                <c:pt idx="543">
                  <c:v>0.87211538461538496</c:v>
                </c:pt>
                <c:pt idx="544">
                  <c:v>0.50564250732035998</c:v>
                </c:pt>
                <c:pt idx="545">
                  <c:v>0.38337954445337002</c:v>
                </c:pt>
                <c:pt idx="546">
                  <c:v>0.195192307692308</c:v>
                </c:pt>
                <c:pt idx="547">
                  <c:v>0.43609841995050402</c:v>
                </c:pt>
                <c:pt idx="548">
                  <c:v>0.49358461831334499</c:v>
                </c:pt>
                <c:pt idx="549">
                  <c:v>0.61538461538461497</c:v>
                </c:pt>
                <c:pt idx="550">
                  <c:v>0.49368932038834901</c:v>
                </c:pt>
                <c:pt idx="551">
                  <c:v>0.63775713008049295</c:v>
                </c:pt>
                <c:pt idx="552">
                  <c:v>0.60907576622882198</c:v>
                </c:pt>
                <c:pt idx="553">
                  <c:v>0.55492905153099303</c:v>
                </c:pt>
                <c:pt idx="554">
                  <c:v>0.46844193427931302</c:v>
                </c:pt>
                <c:pt idx="555">
                  <c:v>0.55238050784167303</c:v>
                </c:pt>
                <c:pt idx="556">
                  <c:v>0.34991800834824099</c:v>
                </c:pt>
                <c:pt idx="557">
                  <c:v>0.41498667428136299</c:v>
                </c:pt>
                <c:pt idx="558">
                  <c:v>0.51001100110011</c:v>
                </c:pt>
                <c:pt idx="559">
                  <c:v>0.46629480955937302</c:v>
                </c:pt>
                <c:pt idx="560">
                  <c:v>0.58459927660384503</c:v>
                </c:pt>
                <c:pt idx="561">
                  <c:v>0.51329325490399302</c:v>
                </c:pt>
                <c:pt idx="562">
                  <c:v>0.63696764334595701</c:v>
                </c:pt>
                <c:pt idx="563">
                  <c:v>0.42801530993278603</c:v>
                </c:pt>
                <c:pt idx="564">
                  <c:v>0.67626960418222504</c:v>
                </c:pt>
                <c:pt idx="565">
                  <c:v>0.506881815502505</c:v>
                </c:pt>
                <c:pt idx="566">
                  <c:v>0.61789938364151298</c:v>
                </c:pt>
                <c:pt idx="567">
                  <c:v>0.53490099009901004</c:v>
                </c:pt>
                <c:pt idx="568">
                  <c:v>0.58300970873786395</c:v>
                </c:pt>
                <c:pt idx="569">
                  <c:v>0.42851474981329402</c:v>
                </c:pt>
                <c:pt idx="570">
                  <c:v>0.40032206870799097</c:v>
                </c:pt>
                <c:pt idx="571">
                  <c:v>0.28242984115467301</c:v>
                </c:pt>
                <c:pt idx="572">
                  <c:v>0.60893015030946096</c:v>
                </c:pt>
                <c:pt idx="573">
                  <c:v>0.25906744324574799</c:v>
                </c:pt>
                <c:pt idx="574">
                  <c:v>0.501570072289511</c:v>
                </c:pt>
                <c:pt idx="575">
                  <c:v>0.31899493311565602</c:v>
                </c:pt>
              </c:numCache>
            </c:numRef>
          </c:yVal>
          <c:smooth val="0"/>
          <c:extLst>
            <c:ext xmlns:c16="http://schemas.microsoft.com/office/drawing/2014/chart" uri="{C3380CC4-5D6E-409C-BE32-E72D297353CC}">
              <c16:uniqueId val="{00000002-2662-4A8D-8079-117376C6E550}"/>
            </c:ext>
          </c:extLst>
        </c:ser>
        <c:ser>
          <c:idx val="3"/>
          <c:order val="3"/>
          <c:tx>
            <c:strRef>
              <c:f>results!$E$1</c:f>
              <c:strCache>
                <c:ptCount val="1"/>
                <c:pt idx="0">
                  <c:v>FLO</c:v>
                </c:pt>
              </c:strCache>
            </c:strRef>
          </c:tx>
          <c:spPr>
            <a:ln w="19050" cap="rnd">
              <a:noFill/>
              <a:round/>
            </a:ln>
            <a:effectLst/>
          </c:spPr>
          <c:marker>
            <c:symbol val="circle"/>
            <c:size val="5"/>
            <c:spPr>
              <a:solidFill>
                <a:schemeClr val="accent6"/>
              </a:solidFill>
              <a:ln w="9525">
                <a:solidFill>
                  <a:schemeClr val="accent6"/>
                </a:solidFill>
              </a:ln>
              <a:effectLst/>
            </c:spPr>
          </c:marker>
          <c:xVal>
            <c:strRef>
              <c:f>results!$A$2:$A$577</c:f>
              <c:strCache>
                <c:ptCount val="576"/>
                <c:pt idx="0">
                  <c:v>F1</c:v>
                </c:pt>
                <c:pt idx="1">
                  <c:v>F2</c:v>
                </c:pt>
                <c:pt idx="2">
                  <c:v>F3</c:v>
                </c:pt>
                <c:pt idx="3">
                  <c:v>F4</c:v>
                </c:pt>
                <c:pt idx="4">
                  <c:v>F5</c:v>
                </c:pt>
                <c:pt idx="5">
                  <c:v>F6</c:v>
                </c:pt>
                <c:pt idx="6">
                  <c:v>F7</c:v>
                </c:pt>
                <c:pt idx="7">
                  <c:v>F8</c:v>
                </c:pt>
                <c:pt idx="8">
                  <c:v>F9</c:v>
                </c:pt>
                <c:pt idx="9">
                  <c:v>F10</c:v>
                </c:pt>
                <c:pt idx="10">
                  <c:v>F11</c:v>
                </c:pt>
                <c:pt idx="11">
                  <c:v>F12</c:v>
                </c:pt>
                <c:pt idx="12">
                  <c:v>F13</c:v>
                </c:pt>
                <c:pt idx="13">
                  <c:v>F14</c:v>
                </c:pt>
                <c:pt idx="14">
                  <c:v>F15</c:v>
                </c:pt>
                <c:pt idx="15">
                  <c:v>F16</c:v>
                </c:pt>
                <c:pt idx="16">
                  <c:v>F17</c:v>
                </c:pt>
                <c:pt idx="17">
                  <c:v>F18</c:v>
                </c:pt>
                <c:pt idx="18">
                  <c:v>F19</c:v>
                </c:pt>
                <c:pt idx="19">
                  <c:v>F20</c:v>
                </c:pt>
                <c:pt idx="20">
                  <c:v>F21</c:v>
                </c:pt>
                <c:pt idx="21">
                  <c:v>F22</c:v>
                </c:pt>
                <c:pt idx="22">
                  <c:v>F23</c:v>
                </c:pt>
                <c:pt idx="23">
                  <c:v>F24</c:v>
                </c:pt>
                <c:pt idx="24">
                  <c:v>F25</c:v>
                </c:pt>
                <c:pt idx="25">
                  <c:v>F26</c:v>
                </c:pt>
                <c:pt idx="26">
                  <c:v>F27</c:v>
                </c:pt>
                <c:pt idx="27">
                  <c:v>F28</c:v>
                </c:pt>
                <c:pt idx="28">
                  <c:v>F29</c:v>
                </c:pt>
                <c:pt idx="29">
                  <c:v>F30</c:v>
                </c:pt>
                <c:pt idx="30">
                  <c:v>F31</c:v>
                </c:pt>
                <c:pt idx="31">
                  <c:v>F32</c:v>
                </c:pt>
                <c:pt idx="32">
                  <c:v>F33</c:v>
                </c:pt>
                <c:pt idx="33">
                  <c:v>F34</c:v>
                </c:pt>
                <c:pt idx="34">
                  <c:v>F35</c:v>
                </c:pt>
                <c:pt idx="35">
                  <c:v>F36</c:v>
                </c:pt>
                <c:pt idx="36">
                  <c:v>F37</c:v>
                </c:pt>
                <c:pt idx="37">
                  <c:v>F38</c:v>
                </c:pt>
                <c:pt idx="38">
                  <c:v>F39</c:v>
                </c:pt>
                <c:pt idx="39">
                  <c:v>F40</c:v>
                </c:pt>
                <c:pt idx="40">
                  <c:v>F41</c:v>
                </c:pt>
                <c:pt idx="41">
                  <c:v>F42</c:v>
                </c:pt>
                <c:pt idx="42">
                  <c:v>F43</c:v>
                </c:pt>
                <c:pt idx="43">
                  <c:v>F44</c:v>
                </c:pt>
                <c:pt idx="44">
                  <c:v>F45</c:v>
                </c:pt>
                <c:pt idx="45">
                  <c:v>F46</c:v>
                </c:pt>
                <c:pt idx="46">
                  <c:v>F47</c:v>
                </c:pt>
                <c:pt idx="47">
                  <c:v>F48</c:v>
                </c:pt>
                <c:pt idx="48">
                  <c:v>F49</c:v>
                </c:pt>
                <c:pt idx="49">
                  <c:v>F50</c:v>
                </c:pt>
                <c:pt idx="50">
                  <c:v>F51</c:v>
                </c:pt>
                <c:pt idx="51">
                  <c:v>F52</c:v>
                </c:pt>
                <c:pt idx="52">
                  <c:v>F53</c:v>
                </c:pt>
                <c:pt idx="53">
                  <c:v>F54</c:v>
                </c:pt>
                <c:pt idx="54">
                  <c:v>F55</c:v>
                </c:pt>
                <c:pt idx="55">
                  <c:v>F56</c:v>
                </c:pt>
                <c:pt idx="56">
                  <c:v>F57</c:v>
                </c:pt>
                <c:pt idx="57">
                  <c:v>F58</c:v>
                </c:pt>
                <c:pt idx="58">
                  <c:v>F59</c:v>
                </c:pt>
                <c:pt idx="59">
                  <c:v>F60</c:v>
                </c:pt>
                <c:pt idx="60">
                  <c:v>F61</c:v>
                </c:pt>
                <c:pt idx="61">
                  <c:v>F62</c:v>
                </c:pt>
                <c:pt idx="62">
                  <c:v>F63</c:v>
                </c:pt>
                <c:pt idx="63">
                  <c:v>F64</c:v>
                </c:pt>
                <c:pt idx="64">
                  <c:v>F65</c:v>
                </c:pt>
                <c:pt idx="65">
                  <c:v>F66</c:v>
                </c:pt>
                <c:pt idx="66">
                  <c:v>F67</c:v>
                </c:pt>
                <c:pt idx="67">
                  <c:v>F68</c:v>
                </c:pt>
                <c:pt idx="68">
                  <c:v>F69</c:v>
                </c:pt>
                <c:pt idx="69">
                  <c:v>F70</c:v>
                </c:pt>
                <c:pt idx="70">
                  <c:v>F71</c:v>
                </c:pt>
                <c:pt idx="71">
                  <c:v>F72</c:v>
                </c:pt>
                <c:pt idx="72">
                  <c:v>F73</c:v>
                </c:pt>
                <c:pt idx="73">
                  <c:v>F74</c:v>
                </c:pt>
                <c:pt idx="74">
                  <c:v>F75</c:v>
                </c:pt>
                <c:pt idx="75">
                  <c:v>F76</c:v>
                </c:pt>
                <c:pt idx="76">
                  <c:v>F77</c:v>
                </c:pt>
                <c:pt idx="77">
                  <c:v>F78</c:v>
                </c:pt>
                <c:pt idx="78">
                  <c:v>F79</c:v>
                </c:pt>
                <c:pt idx="79">
                  <c:v>F80</c:v>
                </c:pt>
                <c:pt idx="80">
                  <c:v>F81</c:v>
                </c:pt>
                <c:pt idx="81">
                  <c:v>F82</c:v>
                </c:pt>
                <c:pt idx="82">
                  <c:v>F83</c:v>
                </c:pt>
                <c:pt idx="83">
                  <c:v>F84</c:v>
                </c:pt>
                <c:pt idx="84">
                  <c:v>F85</c:v>
                </c:pt>
                <c:pt idx="85">
                  <c:v>F86</c:v>
                </c:pt>
                <c:pt idx="86">
                  <c:v>F87</c:v>
                </c:pt>
                <c:pt idx="87">
                  <c:v>F88</c:v>
                </c:pt>
                <c:pt idx="88">
                  <c:v>F89</c:v>
                </c:pt>
                <c:pt idx="89">
                  <c:v>F90</c:v>
                </c:pt>
                <c:pt idx="90">
                  <c:v>F91</c:v>
                </c:pt>
                <c:pt idx="91">
                  <c:v>F92</c:v>
                </c:pt>
                <c:pt idx="92">
                  <c:v>F93</c:v>
                </c:pt>
                <c:pt idx="93">
                  <c:v>F94</c:v>
                </c:pt>
                <c:pt idx="94">
                  <c:v>F95</c:v>
                </c:pt>
                <c:pt idx="95">
                  <c:v>F96</c:v>
                </c:pt>
                <c:pt idx="96">
                  <c:v>F97</c:v>
                </c:pt>
                <c:pt idx="97">
                  <c:v>F98</c:v>
                </c:pt>
                <c:pt idx="98">
                  <c:v>F99</c:v>
                </c:pt>
                <c:pt idx="99">
                  <c:v>F100</c:v>
                </c:pt>
                <c:pt idx="100">
                  <c:v>F101</c:v>
                </c:pt>
                <c:pt idx="101">
                  <c:v>F102</c:v>
                </c:pt>
                <c:pt idx="102">
                  <c:v>F103</c:v>
                </c:pt>
                <c:pt idx="103">
                  <c:v>F104</c:v>
                </c:pt>
                <c:pt idx="104">
                  <c:v>F105</c:v>
                </c:pt>
                <c:pt idx="105">
                  <c:v>F106</c:v>
                </c:pt>
                <c:pt idx="106">
                  <c:v>F107</c:v>
                </c:pt>
                <c:pt idx="107">
                  <c:v>F108</c:v>
                </c:pt>
                <c:pt idx="108">
                  <c:v>F109</c:v>
                </c:pt>
                <c:pt idx="109">
                  <c:v>F110</c:v>
                </c:pt>
                <c:pt idx="110">
                  <c:v>F111</c:v>
                </c:pt>
                <c:pt idx="111">
                  <c:v>F112</c:v>
                </c:pt>
                <c:pt idx="112">
                  <c:v>F113</c:v>
                </c:pt>
                <c:pt idx="113">
                  <c:v>F114</c:v>
                </c:pt>
                <c:pt idx="114">
                  <c:v>F115</c:v>
                </c:pt>
                <c:pt idx="115">
                  <c:v>F116</c:v>
                </c:pt>
                <c:pt idx="116">
                  <c:v>F117</c:v>
                </c:pt>
                <c:pt idx="117">
                  <c:v>F118</c:v>
                </c:pt>
                <c:pt idx="118">
                  <c:v>F119</c:v>
                </c:pt>
                <c:pt idx="119">
                  <c:v>F120</c:v>
                </c:pt>
                <c:pt idx="120">
                  <c:v>F121</c:v>
                </c:pt>
                <c:pt idx="121">
                  <c:v>F122</c:v>
                </c:pt>
                <c:pt idx="122">
                  <c:v>F123</c:v>
                </c:pt>
                <c:pt idx="123">
                  <c:v>F124</c:v>
                </c:pt>
                <c:pt idx="124">
                  <c:v>F125</c:v>
                </c:pt>
                <c:pt idx="125">
                  <c:v>F126</c:v>
                </c:pt>
                <c:pt idx="126">
                  <c:v>F127</c:v>
                </c:pt>
                <c:pt idx="127">
                  <c:v>F128</c:v>
                </c:pt>
                <c:pt idx="128">
                  <c:v>F129</c:v>
                </c:pt>
                <c:pt idx="129">
                  <c:v>F130</c:v>
                </c:pt>
                <c:pt idx="130">
                  <c:v>F131</c:v>
                </c:pt>
                <c:pt idx="131">
                  <c:v>F132</c:v>
                </c:pt>
                <c:pt idx="132">
                  <c:v>F133</c:v>
                </c:pt>
                <c:pt idx="133">
                  <c:v>F134</c:v>
                </c:pt>
                <c:pt idx="134">
                  <c:v>F135</c:v>
                </c:pt>
                <c:pt idx="135">
                  <c:v>F136</c:v>
                </c:pt>
                <c:pt idx="136">
                  <c:v>F137</c:v>
                </c:pt>
                <c:pt idx="137">
                  <c:v>F138</c:v>
                </c:pt>
                <c:pt idx="138">
                  <c:v>F139</c:v>
                </c:pt>
                <c:pt idx="139">
                  <c:v>F140</c:v>
                </c:pt>
                <c:pt idx="140">
                  <c:v>F141</c:v>
                </c:pt>
                <c:pt idx="141">
                  <c:v>F142</c:v>
                </c:pt>
                <c:pt idx="142">
                  <c:v>F143</c:v>
                </c:pt>
                <c:pt idx="143">
                  <c:v>F144</c:v>
                </c:pt>
                <c:pt idx="144">
                  <c:v>F145</c:v>
                </c:pt>
                <c:pt idx="145">
                  <c:v>F146</c:v>
                </c:pt>
                <c:pt idx="146">
                  <c:v>F147</c:v>
                </c:pt>
                <c:pt idx="147">
                  <c:v>F148</c:v>
                </c:pt>
                <c:pt idx="148">
                  <c:v>F149</c:v>
                </c:pt>
                <c:pt idx="149">
                  <c:v>F150</c:v>
                </c:pt>
                <c:pt idx="150">
                  <c:v>F151</c:v>
                </c:pt>
                <c:pt idx="151">
                  <c:v>F152</c:v>
                </c:pt>
                <c:pt idx="152">
                  <c:v>F153</c:v>
                </c:pt>
                <c:pt idx="153">
                  <c:v>F154</c:v>
                </c:pt>
                <c:pt idx="154">
                  <c:v>F155</c:v>
                </c:pt>
                <c:pt idx="155">
                  <c:v>F156</c:v>
                </c:pt>
                <c:pt idx="156">
                  <c:v>F157</c:v>
                </c:pt>
                <c:pt idx="157">
                  <c:v>F158</c:v>
                </c:pt>
                <c:pt idx="158">
                  <c:v>F159</c:v>
                </c:pt>
                <c:pt idx="159">
                  <c:v>F160</c:v>
                </c:pt>
                <c:pt idx="160">
                  <c:v>F161</c:v>
                </c:pt>
                <c:pt idx="161">
                  <c:v>F162</c:v>
                </c:pt>
                <c:pt idx="162">
                  <c:v>F163</c:v>
                </c:pt>
                <c:pt idx="163">
                  <c:v>F164</c:v>
                </c:pt>
                <c:pt idx="164">
                  <c:v>F165</c:v>
                </c:pt>
                <c:pt idx="165">
                  <c:v>F166</c:v>
                </c:pt>
                <c:pt idx="166">
                  <c:v>F167</c:v>
                </c:pt>
                <c:pt idx="167">
                  <c:v>F168</c:v>
                </c:pt>
                <c:pt idx="168">
                  <c:v>F169</c:v>
                </c:pt>
                <c:pt idx="169">
                  <c:v>F170</c:v>
                </c:pt>
                <c:pt idx="170">
                  <c:v>F171</c:v>
                </c:pt>
                <c:pt idx="171">
                  <c:v>F172</c:v>
                </c:pt>
                <c:pt idx="172">
                  <c:v>F173</c:v>
                </c:pt>
                <c:pt idx="173">
                  <c:v>F174</c:v>
                </c:pt>
                <c:pt idx="174">
                  <c:v>F175</c:v>
                </c:pt>
                <c:pt idx="175">
                  <c:v>F176</c:v>
                </c:pt>
                <c:pt idx="176">
                  <c:v>F177</c:v>
                </c:pt>
                <c:pt idx="177">
                  <c:v>F178</c:v>
                </c:pt>
                <c:pt idx="178">
                  <c:v>F179</c:v>
                </c:pt>
                <c:pt idx="179">
                  <c:v>F180</c:v>
                </c:pt>
                <c:pt idx="180">
                  <c:v>F181</c:v>
                </c:pt>
                <c:pt idx="181">
                  <c:v>F182</c:v>
                </c:pt>
                <c:pt idx="182">
                  <c:v>F183</c:v>
                </c:pt>
                <c:pt idx="183">
                  <c:v>F184</c:v>
                </c:pt>
                <c:pt idx="184">
                  <c:v>F185</c:v>
                </c:pt>
                <c:pt idx="185">
                  <c:v>F186</c:v>
                </c:pt>
                <c:pt idx="186">
                  <c:v>F187</c:v>
                </c:pt>
                <c:pt idx="187">
                  <c:v>F188</c:v>
                </c:pt>
                <c:pt idx="188">
                  <c:v>F189</c:v>
                </c:pt>
                <c:pt idx="189">
                  <c:v>F190</c:v>
                </c:pt>
                <c:pt idx="190">
                  <c:v>F191</c:v>
                </c:pt>
                <c:pt idx="191">
                  <c:v>F192</c:v>
                </c:pt>
                <c:pt idx="192">
                  <c:v>F193</c:v>
                </c:pt>
                <c:pt idx="193">
                  <c:v>F194</c:v>
                </c:pt>
                <c:pt idx="194">
                  <c:v>F195</c:v>
                </c:pt>
                <c:pt idx="195">
                  <c:v>F196</c:v>
                </c:pt>
                <c:pt idx="196">
                  <c:v>F197</c:v>
                </c:pt>
                <c:pt idx="197">
                  <c:v>F198</c:v>
                </c:pt>
                <c:pt idx="198">
                  <c:v>F199</c:v>
                </c:pt>
                <c:pt idx="199">
                  <c:v>F200</c:v>
                </c:pt>
                <c:pt idx="200">
                  <c:v>F201</c:v>
                </c:pt>
                <c:pt idx="201">
                  <c:v>F202</c:v>
                </c:pt>
                <c:pt idx="202">
                  <c:v>F203</c:v>
                </c:pt>
                <c:pt idx="203">
                  <c:v>F204</c:v>
                </c:pt>
                <c:pt idx="204">
                  <c:v>F205</c:v>
                </c:pt>
                <c:pt idx="205">
                  <c:v>F206</c:v>
                </c:pt>
                <c:pt idx="206">
                  <c:v>F207</c:v>
                </c:pt>
                <c:pt idx="207">
                  <c:v>F208</c:v>
                </c:pt>
                <c:pt idx="208">
                  <c:v>F209</c:v>
                </c:pt>
                <c:pt idx="209">
                  <c:v>F210</c:v>
                </c:pt>
                <c:pt idx="210">
                  <c:v>F211</c:v>
                </c:pt>
                <c:pt idx="211">
                  <c:v>F212</c:v>
                </c:pt>
                <c:pt idx="212">
                  <c:v>F213</c:v>
                </c:pt>
                <c:pt idx="213">
                  <c:v>F214</c:v>
                </c:pt>
                <c:pt idx="214">
                  <c:v>F215</c:v>
                </c:pt>
                <c:pt idx="215">
                  <c:v>F216</c:v>
                </c:pt>
                <c:pt idx="216">
                  <c:v>F217</c:v>
                </c:pt>
                <c:pt idx="217">
                  <c:v>F218</c:v>
                </c:pt>
                <c:pt idx="218">
                  <c:v>F219</c:v>
                </c:pt>
                <c:pt idx="219">
                  <c:v>F220</c:v>
                </c:pt>
                <c:pt idx="220">
                  <c:v>F221</c:v>
                </c:pt>
                <c:pt idx="221">
                  <c:v>F222</c:v>
                </c:pt>
                <c:pt idx="222">
                  <c:v>F223</c:v>
                </c:pt>
                <c:pt idx="223">
                  <c:v>F224</c:v>
                </c:pt>
                <c:pt idx="224">
                  <c:v>F225</c:v>
                </c:pt>
                <c:pt idx="225">
                  <c:v>F226</c:v>
                </c:pt>
                <c:pt idx="226">
                  <c:v>F227</c:v>
                </c:pt>
                <c:pt idx="227">
                  <c:v>F228</c:v>
                </c:pt>
                <c:pt idx="228">
                  <c:v>F229</c:v>
                </c:pt>
                <c:pt idx="229">
                  <c:v>F230</c:v>
                </c:pt>
                <c:pt idx="230">
                  <c:v>F231</c:v>
                </c:pt>
                <c:pt idx="231">
                  <c:v>F232</c:v>
                </c:pt>
                <c:pt idx="232">
                  <c:v>F233</c:v>
                </c:pt>
                <c:pt idx="233">
                  <c:v>F234</c:v>
                </c:pt>
                <c:pt idx="234">
                  <c:v>F235</c:v>
                </c:pt>
                <c:pt idx="235">
                  <c:v>F236</c:v>
                </c:pt>
                <c:pt idx="236">
                  <c:v>F237</c:v>
                </c:pt>
                <c:pt idx="237">
                  <c:v>F238</c:v>
                </c:pt>
                <c:pt idx="238">
                  <c:v>F239</c:v>
                </c:pt>
                <c:pt idx="239">
                  <c:v>F240</c:v>
                </c:pt>
                <c:pt idx="240">
                  <c:v>F241</c:v>
                </c:pt>
                <c:pt idx="241">
                  <c:v>F242</c:v>
                </c:pt>
                <c:pt idx="242">
                  <c:v>F243</c:v>
                </c:pt>
                <c:pt idx="243">
                  <c:v>F244</c:v>
                </c:pt>
                <c:pt idx="244">
                  <c:v>F245</c:v>
                </c:pt>
                <c:pt idx="245">
                  <c:v>F246</c:v>
                </c:pt>
                <c:pt idx="246">
                  <c:v>F247</c:v>
                </c:pt>
                <c:pt idx="247">
                  <c:v>F248</c:v>
                </c:pt>
                <c:pt idx="248">
                  <c:v>F249</c:v>
                </c:pt>
                <c:pt idx="249">
                  <c:v>F250</c:v>
                </c:pt>
                <c:pt idx="250">
                  <c:v>F251</c:v>
                </c:pt>
                <c:pt idx="251">
                  <c:v>F252</c:v>
                </c:pt>
                <c:pt idx="252">
                  <c:v>F253</c:v>
                </c:pt>
                <c:pt idx="253">
                  <c:v>F254</c:v>
                </c:pt>
                <c:pt idx="254">
                  <c:v>F255</c:v>
                </c:pt>
                <c:pt idx="255">
                  <c:v>F256</c:v>
                </c:pt>
                <c:pt idx="256">
                  <c:v>F257</c:v>
                </c:pt>
                <c:pt idx="257">
                  <c:v>F258</c:v>
                </c:pt>
                <c:pt idx="258">
                  <c:v>F259</c:v>
                </c:pt>
                <c:pt idx="259">
                  <c:v>F260</c:v>
                </c:pt>
                <c:pt idx="260">
                  <c:v>F261</c:v>
                </c:pt>
                <c:pt idx="261">
                  <c:v>F262</c:v>
                </c:pt>
                <c:pt idx="262">
                  <c:v>F263</c:v>
                </c:pt>
                <c:pt idx="263">
                  <c:v>F264</c:v>
                </c:pt>
                <c:pt idx="264">
                  <c:v>F265</c:v>
                </c:pt>
                <c:pt idx="265">
                  <c:v>F266</c:v>
                </c:pt>
                <c:pt idx="266">
                  <c:v>F267</c:v>
                </c:pt>
                <c:pt idx="267">
                  <c:v>F268</c:v>
                </c:pt>
                <c:pt idx="268">
                  <c:v>F269</c:v>
                </c:pt>
                <c:pt idx="269">
                  <c:v>F270</c:v>
                </c:pt>
                <c:pt idx="270">
                  <c:v>F271</c:v>
                </c:pt>
                <c:pt idx="271">
                  <c:v>F272</c:v>
                </c:pt>
                <c:pt idx="272">
                  <c:v>F273</c:v>
                </c:pt>
                <c:pt idx="273">
                  <c:v>F274</c:v>
                </c:pt>
                <c:pt idx="274">
                  <c:v>F275</c:v>
                </c:pt>
                <c:pt idx="275">
                  <c:v>F276</c:v>
                </c:pt>
                <c:pt idx="276">
                  <c:v>F277</c:v>
                </c:pt>
                <c:pt idx="277">
                  <c:v>F278</c:v>
                </c:pt>
                <c:pt idx="278">
                  <c:v>F279</c:v>
                </c:pt>
                <c:pt idx="279">
                  <c:v>F280</c:v>
                </c:pt>
                <c:pt idx="280">
                  <c:v>F281</c:v>
                </c:pt>
                <c:pt idx="281">
                  <c:v>F282</c:v>
                </c:pt>
                <c:pt idx="282">
                  <c:v>F283</c:v>
                </c:pt>
                <c:pt idx="283">
                  <c:v>F284</c:v>
                </c:pt>
                <c:pt idx="284">
                  <c:v>F285</c:v>
                </c:pt>
                <c:pt idx="285">
                  <c:v>F286</c:v>
                </c:pt>
                <c:pt idx="286">
                  <c:v>F287</c:v>
                </c:pt>
                <c:pt idx="287">
                  <c:v>F288</c:v>
                </c:pt>
                <c:pt idx="288">
                  <c:v>F289</c:v>
                </c:pt>
                <c:pt idx="289">
                  <c:v>F290</c:v>
                </c:pt>
                <c:pt idx="290">
                  <c:v>F291</c:v>
                </c:pt>
                <c:pt idx="291">
                  <c:v>F292</c:v>
                </c:pt>
                <c:pt idx="292">
                  <c:v>F293</c:v>
                </c:pt>
                <c:pt idx="293">
                  <c:v>F294</c:v>
                </c:pt>
                <c:pt idx="294">
                  <c:v>F295</c:v>
                </c:pt>
                <c:pt idx="295">
                  <c:v>F296</c:v>
                </c:pt>
                <c:pt idx="296">
                  <c:v>F297</c:v>
                </c:pt>
                <c:pt idx="297">
                  <c:v>F298</c:v>
                </c:pt>
                <c:pt idx="298">
                  <c:v>F299</c:v>
                </c:pt>
                <c:pt idx="299">
                  <c:v>F300</c:v>
                </c:pt>
                <c:pt idx="300">
                  <c:v>F301</c:v>
                </c:pt>
                <c:pt idx="301">
                  <c:v>F302</c:v>
                </c:pt>
                <c:pt idx="302">
                  <c:v>F303</c:v>
                </c:pt>
                <c:pt idx="303">
                  <c:v>F304</c:v>
                </c:pt>
                <c:pt idx="304">
                  <c:v>F305</c:v>
                </c:pt>
                <c:pt idx="305">
                  <c:v>F306</c:v>
                </c:pt>
                <c:pt idx="306">
                  <c:v>F307</c:v>
                </c:pt>
                <c:pt idx="307">
                  <c:v>F308</c:v>
                </c:pt>
                <c:pt idx="308">
                  <c:v>F309</c:v>
                </c:pt>
                <c:pt idx="309">
                  <c:v>F310</c:v>
                </c:pt>
                <c:pt idx="310">
                  <c:v>F311</c:v>
                </c:pt>
                <c:pt idx="311">
                  <c:v>F312</c:v>
                </c:pt>
                <c:pt idx="312">
                  <c:v>F313</c:v>
                </c:pt>
                <c:pt idx="313">
                  <c:v>F314</c:v>
                </c:pt>
                <c:pt idx="314">
                  <c:v>F315</c:v>
                </c:pt>
                <c:pt idx="315">
                  <c:v>F316</c:v>
                </c:pt>
                <c:pt idx="316">
                  <c:v>F317</c:v>
                </c:pt>
                <c:pt idx="317">
                  <c:v>F318</c:v>
                </c:pt>
                <c:pt idx="318">
                  <c:v>F319</c:v>
                </c:pt>
                <c:pt idx="319">
                  <c:v>F320</c:v>
                </c:pt>
                <c:pt idx="320">
                  <c:v>F321</c:v>
                </c:pt>
                <c:pt idx="321">
                  <c:v>F322</c:v>
                </c:pt>
                <c:pt idx="322">
                  <c:v>F323</c:v>
                </c:pt>
                <c:pt idx="323">
                  <c:v>F324</c:v>
                </c:pt>
                <c:pt idx="324">
                  <c:v>F325</c:v>
                </c:pt>
                <c:pt idx="325">
                  <c:v>F326</c:v>
                </c:pt>
                <c:pt idx="326">
                  <c:v>F327</c:v>
                </c:pt>
                <c:pt idx="327">
                  <c:v>F328</c:v>
                </c:pt>
                <c:pt idx="328">
                  <c:v>F329</c:v>
                </c:pt>
                <c:pt idx="329">
                  <c:v>F330</c:v>
                </c:pt>
                <c:pt idx="330">
                  <c:v>F331</c:v>
                </c:pt>
                <c:pt idx="331">
                  <c:v>F332</c:v>
                </c:pt>
                <c:pt idx="332">
                  <c:v>F333</c:v>
                </c:pt>
                <c:pt idx="333">
                  <c:v>F334</c:v>
                </c:pt>
                <c:pt idx="334">
                  <c:v>F335</c:v>
                </c:pt>
                <c:pt idx="335">
                  <c:v>F336</c:v>
                </c:pt>
                <c:pt idx="336">
                  <c:v>F337</c:v>
                </c:pt>
                <c:pt idx="337">
                  <c:v>F338</c:v>
                </c:pt>
                <c:pt idx="338">
                  <c:v>F339</c:v>
                </c:pt>
                <c:pt idx="339">
                  <c:v>F340</c:v>
                </c:pt>
                <c:pt idx="340">
                  <c:v>F341</c:v>
                </c:pt>
                <c:pt idx="341">
                  <c:v>F342</c:v>
                </c:pt>
                <c:pt idx="342">
                  <c:v>F343</c:v>
                </c:pt>
                <c:pt idx="343">
                  <c:v>F344</c:v>
                </c:pt>
                <c:pt idx="344">
                  <c:v>F345</c:v>
                </c:pt>
                <c:pt idx="345">
                  <c:v>F346</c:v>
                </c:pt>
                <c:pt idx="346">
                  <c:v>F347</c:v>
                </c:pt>
                <c:pt idx="347">
                  <c:v>F348</c:v>
                </c:pt>
                <c:pt idx="348">
                  <c:v>F349</c:v>
                </c:pt>
                <c:pt idx="349">
                  <c:v>F350</c:v>
                </c:pt>
                <c:pt idx="350">
                  <c:v>F351</c:v>
                </c:pt>
                <c:pt idx="351">
                  <c:v>F352</c:v>
                </c:pt>
                <c:pt idx="352">
                  <c:v>F353</c:v>
                </c:pt>
                <c:pt idx="353">
                  <c:v>F354</c:v>
                </c:pt>
                <c:pt idx="354">
                  <c:v>F355</c:v>
                </c:pt>
                <c:pt idx="355">
                  <c:v>F356</c:v>
                </c:pt>
                <c:pt idx="356">
                  <c:v>F357</c:v>
                </c:pt>
                <c:pt idx="357">
                  <c:v>F358</c:v>
                </c:pt>
                <c:pt idx="358">
                  <c:v>F359</c:v>
                </c:pt>
                <c:pt idx="359">
                  <c:v>F360</c:v>
                </c:pt>
                <c:pt idx="360">
                  <c:v>F361</c:v>
                </c:pt>
                <c:pt idx="361">
                  <c:v>F362</c:v>
                </c:pt>
                <c:pt idx="362">
                  <c:v>F363</c:v>
                </c:pt>
                <c:pt idx="363">
                  <c:v>F364</c:v>
                </c:pt>
                <c:pt idx="364">
                  <c:v>F365</c:v>
                </c:pt>
                <c:pt idx="365">
                  <c:v>F366</c:v>
                </c:pt>
                <c:pt idx="366">
                  <c:v>F367</c:v>
                </c:pt>
                <c:pt idx="367">
                  <c:v>F368</c:v>
                </c:pt>
                <c:pt idx="368">
                  <c:v>F369</c:v>
                </c:pt>
                <c:pt idx="369">
                  <c:v>F370</c:v>
                </c:pt>
                <c:pt idx="370">
                  <c:v>F371</c:v>
                </c:pt>
                <c:pt idx="371">
                  <c:v>F372</c:v>
                </c:pt>
                <c:pt idx="372">
                  <c:v>F373</c:v>
                </c:pt>
                <c:pt idx="373">
                  <c:v>F374</c:v>
                </c:pt>
                <c:pt idx="374">
                  <c:v>F375</c:v>
                </c:pt>
                <c:pt idx="375">
                  <c:v>F376</c:v>
                </c:pt>
                <c:pt idx="376">
                  <c:v>F377</c:v>
                </c:pt>
                <c:pt idx="377">
                  <c:v>F378</c:v>
                </c:pt>
                <c:pt idx="378">
                  <c:v>F379</c:v>
                </c:pt>
                <c:pt idx="379">
                  <c:v>F380</c:v>
                </c:pt>
                <c:pt idx="380">
                  <c:v>F381</c:v>
                </c:pt>
                <c:pt idx="381">
                  <c:v>F382</c:v>
                </c:pt>
                <c:pt idx="382">
                  <c:v>F383</c:v>
                </c:pt>
                <c:pt idx="383">
                  <c:v>F384</c:v>
                </c:pt>
                <c:pt idx="384">
                  <c:v>F385</c:v>
                </c:pt>
                <c:pt idx="385">
                  <c:v>F386</c:v>
                </c:pt>
                <c:pt idx="386">
                  <c:v>F387</c:v>
                </c:pt>
                <c:pt idx="387">
                  <c:v>F388</c:v>
                </c:pt>
                <c:pt idx="388">
                  <c:v>F389</c:v>
                </c:pt>
                <c:pt idx="389">
                  <c:v>F390</c:v>
                </c:pt>
                <c:pt idx="390">
                  <c:v>F391</c:v>
                </c:pt>
                <c:pt idx="391">
                  <c:v>F392</c:v>
                </c:pt>
                <c:pt idx="392">
                  <c:v>F393</c:v>
                </c:pt>
                <c:pt idx="393">
                  <c:v>F394</c:v>
                </c:pt>
                <c:pt idx="394">
                  <c:v>F395</c:v>
                </c:pt>
                <c:pt idx="395">
                  <c:v>F396</c:v>
                </c:pt>
                <c:pt idx="396">
                  <c:v>F397</c:v>
                </c:pt>
                <c:pt idx="397">
                  <c:v>F398</c:v>
                </c:pt>
                <c:pt idx="398">
                  <c:v>F399</c:v>
                </c:pt>
                <c:pt idx="399">
                  <c:v>F400</c:v>
                </c:pt>
                <c:pt idx="400">
                  <c:v>F401</c:v>
                </c:pt>
                <c:pt idx="401">
                  <c:v>F402</c:v>
                </c:pt>
                <c:pt idx="402">
                  <c:v>F403</c:v>
                </c:pt>
                <c:pt idx="403">
                  <c:v>F404</c:v>
                </c:pt>
                <c:pt idx="404">
                  <c:v>F405</c:v>
                </c:pt>
                <c:pt idx="405">
                  <c:v>F406</c:v>
                </c:pt>
                <c:pt idx="406">
                  <c:v>F407</c:v>
                </c:pt>
                <c:pt idx="407">
                  <c:v>F408</c:v>
                </c:pt>
                <c:pt idx="408">
                  <c:v>F409</c:v>
                </c:pt>
                <c:pt idx="409">
                  <c:v>F410</c:v>
                </c:pt>
                <c:pt idx="410">
                  <c:v>F411</c:v>
                </c:pt>
                <c:pt idx="411">
                  <c:v>F412</c:v>
                </c:pt>
                <c:pt idx="412">
                  <c:v>F413</c:v>
                </c:pt>
                <c:pt idx="413">
                  <c:v>F414</c:v>
                </c:pt>
                <c:pt idx="414">
                  <c:v>F415</c:v>
                </c:pt>
                <c:pt idx="415">
                  <c:v>F416</c:v>
                </c:pt>
                <c:pt idx="416">
                  <c:v>F417</c:v>
                </c:pt>
                <c:pt idx="417">
                  <c:v>F418</c:v>
                </c:pt>
                <c:pt idx="418">
                  <c:v>F419</c:v>
                </c:pt>
                <c:pt idx="419">
                  <c:v>F420</c:v>
                </c:pt>
                <c:pt idx="420">
                  <c:v>F421</c:v>
                </c:pt>
                <c:pt idx="421">
                  <c:v>F422</c:v>
                </c:pt>
                <c:pt idx="422">
                  <c:v>F423</c:v>
                </c:pt>
                <c:pt idx="423">
                  <c:v>F424</c:v>
                </c:pt>
                <c:pt idx="424">
                  <c:v>F425</c:v>
                </c:pt>
                <c:pt idx="425">
                  <c:v>F426</c:v>
                </c:pt>
                <c:pt idx="426">
                  <c:v>F427</c:v>
                </c:pt>
                <c:pt idx="427">
                  <c:v>F428</c:v>
                </c:pt>
                <c:pt idx="428">
                  <c:v>F429</c:v>
                </c:pt>
                <c:pt idx="429">
                  <c:v>F430</c:v>
                </c:pt>
                <c:pt idx="430">
                  <c:v>F431</c:v>
                </c:pt>
                <c:pt idx="431">
                  <c:v>F432</c:v>
                </c:pt>
                <c:pt idx="432">
                  <c:v>F433</c:v>
                </c:pt>
                <c:pt idx="433">
                  <c:v>F434</c:v>
                </c:pt>
                <c:pt idx="434">
                  <c:v>F435</c:v>
                </c:pt>
                <c:pt idx="435">
                  <c:v>F436</c:v>
                </c:pt>
                <c:pt idx="436">
                  <c:v>F437</c:v>
                </c:pt>
                <c:pt idx="437">
                  <c:v>F438</c:v>
                </c:pt>
                <c:pt idx="438">
                  <c:v>F439</c:v>
                </c:pt>
                <c:pt idx="439">
                  <c:v>F440</c:v>
                </c:pt>
                <c:pt idx="440">
                  <c:v>F441</c:v>
                </c:pt>
                <c:pt idx="441">
                  <c:v>F442</c:v>
                </c:pt>
                <c:pt idx="442">
                  <c:v>F443</c:v>
                </c:pt>
                <c:pt idx="443">
                  <c:v>F444</c:v>
                </c:pt>
                <c:pt idx="444">
                  <c:v>F445</c:v>
                </c:pt>
                <c:pt idx="445">
                  <c:v>F446</c:v>
                </c:pt>
                <c:pt idx="446">
                  <c:v>F447</c:v>
                </c:pt>
                <c:pt idx="447">
                  <c:v>F448</c:v>
                </c:pt>
                <c:pt idx="448">
                  <c:v>F449</c:v>
                </c:pt>
                <c:pt idx="449">
                  <c:v>F450</c:v>
                </c:pt>
                <c:pt idx="450">
                  <c:v>F451</c:v>
                </c:pt>
                <c:pt idx="451">
                  <c:v>F452</c:v>
                </c:pt>
                <c:pt idx="452">
                  <c:v>F453</c:v>
                </c:pt>
                <c:pt idx="453">
                  <c:v>F454</c:v>
                </c:pt>
                <c:pt idx="454">
                  <c:v>F455</c:v>
                </c:pt>
                <c:pt idx="455">
                  <c:v>F456</c:v>
                </c:pt>
                <c:pt idx="456">
                  <c:v>F457</c:v>
                </c:pt>
                <c:pt idx="457">
                  <c:v>F458</c:v>
                </c:pt>
                <c:pt idx="458">
                  <c:v>F459</c:v>
                </c:pt>
                <c:pt idx="459">
                  <c:v>F460</c:v>
                </c:pt>
                <c:pt idx="460">
                  <c:v>F461</c:v>
                </c:pt>
                <c:pt idx="461">
                  <c:v>F462</c:v>
                </c:pt>
                <c:pt idx="462">
                  <c:v>F463</c:v>
                </c:pt>
                <c:pt idx="463">
                  <c:v>F464</c:v>
                </c:pt>
                <c:pt idx="464">
                  <c:v>F465</c:v>
                </c:pt>
                <c:pt idx="465">
                  <c:v>F466</c:v>
                </c:pt>
                <c:pt idx="466">
                  <c:v>F467</c:v>
                </c:pt>
                <c:pt idx="467">
                  <c:v>F468</c:v>
                </c:pt>
                <c:pt idx="468">
                  <c:v>F469</c:v>
                </c:pt>
                <c:pt idx="469">
                  <c:v>F470</c:v>
                </c:pt>
                <c:pt idx="470">
                  <c:v>F471</c:v>
                </c:pt>
                <c:pt idx="471">
                  <c:v>F472</c:v>
                </c:pt>
                <c:pt idx="472">
                  <c:v>F473</c:v>
                </c:pt>
                <c:pt idx="473">
                  <c:v>F474</c:v>
                </c:pt>
                <c:pt idx="474">
                  <c:v>F475</c:v>
                </c:pt>
                <c:pt idx="475">
                  <c:v>F476</c:v>
                </c:pt>
                <c:pt idx="476">
                  <c:v>F477</c:v>
                </c:pt>
                <c:pt idx="477">
                  <c:v>F478</c:v>
                </c:pt>
                <c:pt idx="478">
                  <c:v>F479</c:v>
                </c:pt>
                <c:pt idx="479">
                  <c:v>F480</c:v>
                </c:pt>
                <c:pt idx="480">
                  <c:v>F481</c:v>
                </c:pt>
                <c:pt idx="481">
                  <c:v>F482</c:v>
                </c:pt>
                <c:pt idx="482">
                  <c:v>F483</c:v>
                </c:pt>
                <c:pt idx="483">
                  <c:v>F484</c:v>
                </c:pt>
                <c:pt idx="484">
                  <c:v>F485</c:v>
                </c:pt>
                <c:pt idx="485">
                  <c:v>F486</c:v>
                </c:pt>
                <c:pt idx="486">
                  <c:v>F487</c:v>
                </c:pt>
                <c:pt idx="487">
                  <c:v>F488</c:v>
                </c:pt>
                <c:pt idx="488">
                  <c:v>F489</c:v>
                </c:pt>
                <c:pt idx="489">
                  <c:v>F490</c:v>
                </c:pt>
                <c:pt idx="490">
                  <c:v>F491</c:v>
                </c:pt>
                <c:pt idx="491">
                  <c:v>F492</c:v>
                </c:pt>
                <c:pt idx="492">
                  <c:v>F493</c:v>
                </c:pt>
                <c:pt idx="493">
                  <c:v>F494</c:v>
                </c:pt>
                <c:pt idx="494">
                  <c:v>F495</c:v>
                </c:pt>
                <c:pt idx="495">
                  <c:v>F496</c:v>
                </c:pt>
                <c:pt idx="496">
                  <c:v>F497</c:v>
                </c:pt>
                <c:pt idx="497">
                  <c:v>F498</c:v>
                </c:pt>
                <c:pt idx="498">
                  <c:v>F499</c:v>
                </c:pt>
                <c:pt idx="499">
                  <c:v>F500</c:v>
                </c:pt>
                <c:pt idx="500">
                  <c:v>F501</c:v>
                </c:pt>
                <c:pt idx="501">
                  <c:v>F502</c:v>
                </c:pt>
                <c:pt idx="502">
                  <c:v>F503</c:v>
                </c:pt>
                <c:pt idx="503">
                  <c:v>F504</c:v>
                </c:pt>
                <c:pt idx="504">
                  <c:v>F505</c:v>
                </c:pt>
                <c:pt idx="505">
                  <c:v>F506</c:v>
                </c:pt>
                <c:pt idx="506">
                  <c:v>F507</c:v>
                </c:pt>
                <c:pt idx="507">
                  <c:v>F508</c:v>
                </c:pt>
                <c:pt idx="508">
                  <c:v>F509</c:v>
                </c:pt>
                <c:pt idx="509">
                  <c:v>F510</c:v>
                </c:pt>
                <c:pt idx="510">
                  <c:v>F511</c:v>
                </c:pt>
                <c:pt idx="511">
                  <c:v>F512</c:v>
                </c:pt>
                <c:pt idx="512">
                  <c:v>F513</c:v>
                </c:pt>
                <c:pt idx="513">
                  <c:v>F514</c:v>
                </c:pt>
                <c:pt idx="514">
                  <c:v>F515</c:v>
                </c:pt>
                <c:pt idx="515">
                  <c:v>F516</c:v>
                </c:pt>
                <c:pt idx="516">
                  <c:v>F517</c:v>
                </c:pt>
                <c:pt idx="517">
                  <c:v>F518</c:v>
                </c:pt>
                <c:pt idx="518">
                  <c:v>F519</c:v>
                </c:pt>
                <c:pt idx="519">
                  <c:v>F520</c:v>
                </c:pt>
                <c:pt idx="520">
                  <c:v>F521</c:v>
                </c:pt>
                <c:pt idx="521">
                  <c:v>F522</c:v>
                </c:pt>
                <c:pt idx="522">
                  <c:v>F523</c:v>
                </c:pt>
                <c:pt idx="523">
                  <c:v>F524</c:v>
                </c:pt>
                <c:pt idx="524">
                  <c:v>F525</c:v>
                </c:pt>
                <c:pt idx="525">
                  <c:v>F526</c:v>
                </c:pt>
                <c:pt idx="526">
                  <c:v>F527</c:v>
                </c:pt>
                <c:pt idx="527">
                  <c:v>F528</c:v>
                </c:pt>
                <c:pt idx="528">
                  <c:v>F529</c:v>
                </c:pt>
                <c:pt idx="529">
                  <c:v>F530</c:v>
                </c:pt>
                <c:pt idx="530">
                  <c:v>F531</c:v>
                </c:pt>
                <c:pt idx="531">
                  <c:v>F532</c:v>
                </c:pt>
                <c:pt idx="532">
                  <c:v>F533</c:v>
                </c:pt>
                <c:pt idx="533">
                  <c:v>F534</c:v>
                </c:pt>
                <c:pt idx="534">
                  <c:v>F535</c:v>
                </c:pt>
                <c:pt idx="535">
                  <c:v>F536</c:v>
                </c:pt>
                <c:pt idx="536">
                  <c:v>F537</c:v>
                </c:pt>
                <c:pt idx="537">
                  <c:v>F538</c:v>
                </c:pt>
                <c:pt idx="538">
                  <c:v>F539</c:v>
                </c:pt>
                <c:pt idx="539">
                  <c:v>F540</c:v>
                </c:pt>
                <c:pt idx="540">
                  <c:v>F541</c:v>
                </c:pt>
                <c:pt idx="541">
                  <c:v>F542</c:v>
                </c:pt>
                <c:pt idx="542">
                  <c:v>F543</c:v>
                </c:pt>
                <c:pt idx="543">
                  <c:v>F544</c:v>
                </c:pt>
                <c:pt idx="544">
                  <c:v>F545</c:v>
                </c:pt>
                <c:pt idx="545">
                  <c:v>F546</c:v>
                </c:pt>
                <c:pt idx="546">
                  <c:v>F547</c:v>
                </c:pt>
                <c:pt idx="547">
                  <c:v>F548</c:v>
                </c:pt>
                <c:pt idx="548">
                  <c:v>F549</c:v>
                </c:pt>
                <c:pt idx="549">
                  <c:v>F550</c:v>
                </c:pt>
                <c:pt idx="550">
                  <c:v>F551</c:v>
                </c:pt>
                <c:pt idx="551">
                  <c:v>F552</c:v>
                </c:pt>
                <c:pt idx="552">
                  <c:v>F553</c:v>
                </c:pt>
                <c:pt idx="553">
                  <c:v>F554</c:v>
                </c:pt>
                <c:pt idx="554">
                  <c:v>F555</c:v>
                </c:pt>
                <c:pt idx="555">
                  <c:v>F556</c:v>
                </c:pt>
                <c:pt idx="556">
                  <c:v>F557</c:v>
                </c:pt>
                <c:pt idx="557">
                  <c:v>F558</c:v>
                </c:pt>
                <c:pt idx="558">
                  <c:v>F559</c:v>
                </c:pt>
                <c:pt idx="559">
                  <c:v>F560</c:v>
                </c:pt>
                <c:pt idx="560">
                  <c:v>F561</c:v>
                </c:pt>
                <c:pt idx="561">
                  <c:v>F562</c:v>
                </c:pt>
                <c:pt idx="562">
                  <c:v>F563</c:v>
                </c:pt>
                <c:pt idx="563">
                  <c:v>F564</c:v>
                </c:pt>
                <c:pt idx="564">
                  <c:v>F565</c:v>
                </c:pt>
                <c:pt idx="565">
                  <c:v>F566</c:v>
                </c:pt>
                <c:pt idx="566">
                  <c:v>F567</c:v>
                </c:pt>
                <c:pt idx="567">
                  <c:v>F568</c:v>
                </c:pt>
                <c:pt idx="568">
                  <c:v>F569</c:v>
                </c:pt>
                <c:pt idx="569">
                  <c:v>F570</c:v>
                </c:pt>
                <c:pt idx="570">
                  <c:v>F571</c:v>
                </c:pt>
                <c:pt idx="571">
                  <c:v>F572</c:v>
                </c:pt>
                <c:pt idx="572">
                  <c:v>F573</c:v>
                </c:pt>
                <c:pt idx="573">
                  <c:v>F574</c:v>
                </c:pt>
                <c:pt idx="574">
                  <c:v>F575</c:v>
                </c:pt>
                <c:pt idx="575">
                  <c:v>F576</c:v>
                </c:pt>
              </c:strCache>
            </c:strRef>
          </c:xVal>
          <c:yVal>
            <c:numRef>
              <c:f>results!$E$2:$E$577</c:f>
              <c:numCache>
                <c:formatCode>General</c:formatCode>
                <c:ptCount val="576"/>
                <c:pt idx="0">
                  <c:v>0.66924055566586504</c:v>
                </c:pt>
                <c:pt idx="1">
                  <c:v>0.33159479990255403</c:v>
                </c:pt>
                <c:pt idx="2">
                  <c:v>0.32330097087378601</c:v>
                </c:pt>
                <c:pt idx="3">
                  <c:v>0.40315296021321101</c:v>
                </c:pt>
                <c:pt idx="4">
                  <c:v>0.43741830065359499</c:v>
                </c:pt>
                <c:pt idx="5">
                  <c:v>0.54678217821782205</c:v>
                </c:pt>
                <c:pt idx="6">
                  <c:v>0.51473063973064004</c:v>
                </c:pt>
                <c:pt idx="7">
                  <c:v>0.5</c:v>
                </c:pt>
                <c:pt idx="8">
                  <c:v>0.53804347826086996</c:v>
                </c:pt>
                <c:pt idx="9">
                  <c:v>0.48750773036487299</c:v>
                </c:pt>
                <c:pt idx="10">
                  <c:v>0.53883019227108297</c:v>
                </c:pt>
                <c:pt idx="11">
                  <c:v>0.431796116504854</c:v>
                </c:pt>
                <c:pt idx="12">
                  <c:v>0.28094812164579602</c:v>
                </c:pt>
                <c:pt idx="13">
                  <c:v>0.34736162178276903</c:v>
                </c:pt>
                <c:pt idx="14">
                  <c:v>0.71911540627380799</c:v>
                </c:pt>
                <c:pt idx="15">
                  <c:v>0.51378389330975505</c:v>
                </c:pt>
                <c:pt idx="16">
                  <c:v>0.75009100536104301</c:v>
                </c:pt>
                <c:pt idx="17">
                  <c:v>0.90455743817150902</c:v>
                </c:pt>
                <c:pt idx="18">
                  <c:v>0.52739273927392705</c:v>
                </c:pt>
                <c:pt idx="19">
                  <c:v>0.48545766249254602</c:v>
                </c:pt>
                <c:pt idx="20">
                  <c:v>0.63277802623732804</c:v>
                </c:pt>
                <c:pt idx="21">
                  <c:v>0.81254623648790403</c:v>
                </c:pt>
                <c:pt idx="22">
                  <c:v>0.50137743328143802</c:v>
                </c:pt>
                <c:pt idx="23">
                  <c:v>0.48473731884058002</c:v>
                </c:pt>
                <c:pt idx="24">
                  <c:v>0.802372828955359</c:v>
                </c:pt>
                <c:pt idx="25">
                  <c:v>0.37383391637514601</c:v>
                </c:pt>
                <c:pt idx="26">
                  <c:v>0.54395910179253204</c:v>
                </c:pt>
                <c:pt idx="27">
                  <c:v>0.40275569467907701</c:v>
                </c:pt>
                <c:pt idx="28">
                  <c:v>0.302586463923673</c:v>
                </c:pt>
                <c:pt idx="29">
                  <c:v>0.54680776598879999</c:v>
                </c:pt>
                <c:pt idx="30">
                  <c:v>0.47167704572305602</c:v>
                </c:pt>
                <c:pt idx="31">
                  <c:v>0.52885000000000004</c:v>
                </c:pt>
                <c:pt idx="32">
                  <c:v>0.53694819257038096</c:v>
                </c:pt>
                <c:pt idx="33">
                  <c:v>0.52689415572054099</c:v>
                </c:pt>
                <c:pt idx="34">
                  <c:v>0.58416443053070999</c:v>
                </c:pt>
                <c:pt idx="35">
                  <c:v>0.49657498509242698</c:v>
                </c:pt>
                <c:pt idx="36">
                  <c:v>0.6</c:v>
                </c:pt>
                <c:pt idx="37">
                  <c:v>0.58607611258473302</c:v>
                </c:pt>
                <c:pt idx="38">
                  <c:v>0.56257935026138906</c:v>
                </c:pt>
                <c:pt idx="39">
                  <c:v>0.69250847332743903</c:v>
                </c:pt>
                <c:pt idx="40">
                  <c:v>0.81912638530382897</c:v>
                </c:pt>
                <c:pt idx="41">
                  <c:v>0.623833482409064</c:v>
                </c:pt>
                <c:pt idx="42">
                  <c:v>0.71821639758155598</c:v>
                </c:pt>
                <c:pt idx="43">
                  <c:v>0.65568054518297203</c:v>
                </c:pt>
                <c:pt idx="44">
                  <c:v>0.53882543308585595</c:v>
                </c:pt>
                <c:pt idx="45">
                  <c:v>0.55531793398172702</c:v>
                </c:pt>
                <c:pt idx="46">
                  <c:v>0.58210718545020901</c:v>
                </c:pt>
                <c:pt idx="47">
                  <c:v>0.90899739669512702</c:v>
                </c:pt>
                <c:pt idx="48">
                  <c:v>0.427470565740802</c:v>
                </c:pt>
                <c:pt idx="49">
                  <c:v>0.51264790669284699</c:v>
                </c:pt>
                <c:pt idx="50">
                  <c:v>0.40655025051576799</c:v>
                </c:pt>
                <c:pt idx="51">
                  <c:v>0.60587997334856303</c:v>
                </c:pt>
                <c:pt idx="52">
                  <c:v>0.56442307692307703</c:v>
                </c:pt>
                <c:pt idx="53">
                  <c:v>0.62927169940486005</c:v>
                </c:pt>
                <c:pt idx="54">
                  <c:v>0.65915289233385199</c:v>
                </c:pt>
                <c:pt idx="55">
                  <c:v>0.82770766393940398</c:v>
                </c:pt>
                <c:pt idx="56">
                  <c:v>0.402376067244689</c:v>
                </c:pt>
                <c:pt idx="57">
                  <c:v>0.79081636405085998</c:v>
                </c:pt>
                <c:pt idx="58">
                  <c:v>0.62596153846153801</c:v>
                </c:pt>
                <c:pt idx="59">
                  <c:v>0.56057692307692297</c:v>
                </c:pt>
                <c:pt idx="60">
                  <c:v>0.47148860540827903</c:v>
                </c:pt>
                <c:pt idx="61">
                  <c:v>0.82004761015683303</c:v>
                </c:pt>
                <c:pt idx="62">
                  <c:v>0.58250521713206804</c:v>
                </c:pt>
                <c:pt idx="63">
                  <c:v>0.42558961873530099</c:v>
                </c:pt>
                <c:pt idx="64">
                  <c:v>0.64471153846153795</c:v>
                </c:pt>
                <c:pt idx="65">
                  <c:v>0.87208598995447895</c:v>
                </c:pt>
                <c:pt idx="66">
                  <c:v>0.65608237671996095</c:v>
                </c:pt>
                <c:pt idx="67">
                  <c:v>0.64923224568138205</c:v>
                </c:pt>
                <c:pt idx="68">
                  <c:v>0.43141780837028698</c:v>
                </c:pt>
                <c:pt idx="69">
                  <c:v>0.61156179985063497</c:v>
                </c:pt>
                <c:pt idx="70">
                  <c:v>0.71764843166542203</c:v>
                </c:pt>
                <c:pt idx="71">
                  <c:v>0.53526808881822296</c:v>
                </c:pt>
                <c:pt idx="72">
                  <c:v>0.64807692307692299</c:v>
                </c:pt>
                <c:pt idx="73">
                  <c:v>0.56234719737626704</c:v>
                </c:pt>
                <c:pt idx="74">
                  <c:v>0.30792812966517402</c:v>
                </c:pt>
                <c:pt idx="75">
                  <c:v>0.55359556443936797</c:v>
                </c:pt>
                <c:pt idx="76">
                  <c:v>0.74246677844698905</c:v>
                </c:pt>
                <c:pt idx="77">
                  <c:v>0.46782280842683499</c:v>
                </c:pt>
                <c:pt idx="78">
                  <c:v>0.436110559563468</c:v>
                </c:pt>
                <c:pt idx="79">
                  <c:v>0.53046583271097802</c:v>
                </c:pt>
                <c:pt idx="80">
                  <c:v>0.50074812753384201</c:v>
                </c:pt>
                <c:pt idx="81">
                  <c:v>0.32007137026496302</c:v>
                </c:pt>
                <c:pt idx="82">
                  <c:v>0.516363919048483</c:v>
                </c:pt>
                <c:pt idx="83">
                  <c:v>0.41580570504728398</c:v>
                </c:pt>
                <c:pt idx="84">
                  <c:v>0.54560226595110295</c:v>
                </c:pt>
                <c:pt idx="85">
                  <c:v>0.47654911347908901</c:v>
                </c:pt>
                <c:pt idx="86">
                  <c:v>0.50447601370645301</c:v>
                </c:pt>
                <c:pt idx="87">
                  <c:v>0.71732221557814502</c:v>
                </c:pt>
                <c:pt idx="88">
                  <c:v>0.58118231889469796</c:v>
                </c:pt>
                <c:pt idx="89">
                  <c:v>0.71785028790786898</c:v>
                </c:pt>
                <c:pt idx="90">
                  <c:v>0.59807692307692295</c:v>
                </c:pt>
                <c:pt idx="91">
                  <c:v>0.52561613144137398</c:v>
                </c:pt>
                <c:pt idx="92">
                  <c:v>0.71419639603829199</c:v>
                </c:pt>
                <c:pt idx="93">
                  <c:v>0.58596535065800404</c:v>
                </c:pt>
                <c:pt idx="94">
                  <c:v>0.48948842419716199</c:v>
                </c:pt>
                <c:pt idx="95">
                  <c:v>0.32348703170028797</c:v>
                </c:pt>
                <c:pt idx="96">
                  <c:v>0.33004059390650198</c:v>
                </c:pt>
                <c:pt idx="97">
                  <c:v>0.53527389503656297</c:v>
                </c:pt>
                <c:pt idx="98">
                  <c:v>0.75971825623453304</c:v>
                </c:pt>
                <c:pt idx="99">
                  <c:v>0.43698422330097098</c:v>
                </c:pt>
                <c:pt idx="100">
                  <c:v>0.17444532692067299</c:v>
                </c:pt>
                <c:pt idx="101">
                  <c:v>0.83777065597844702</c:v>
                </c:pt>
                <c:pt idx="102">
                  <c:v>0.508147193585338</c:v>
                </c:pt>
                <c:pt idx="103">
                  <c:v>0.55253950919613803</c:v>
                </c:pt>
                <c:pt idx="104">
                  <c:v>0.52304387411530295</c:v>
                </c:pt>
                <c:pt idx="105">
                  <c:v>0.18937518420277</c:v>
                </c:pt>
                <c:pt idx="106">
                  <c:v>0.41274666135140498</c:v>
                </c:pt>
                <c:pt idx="107">
                  <c:v>0.74419809559372696</c:v>
                </c:pt>
                <c:pt idx="108">
                  <c:v>0.63017075915017495</c:v>
                </c:pt>
                <c:pt idx="109">
                  <c:v>0.61228427572957</c:v>
                </c:pt>
                <c:pt idx="110">
                  <c:v>0.49975005153576602</c:v>
                </c:pt>
                <c:pt idx="111">
                  <c:v>0.34565701847580999</c:v>
                </c:pt>
                <c:pt idx="112">
                  <c:v>0.70951407309165904</c:v>
                </c:pt>
                <c:pt idx="113">
                  <c:v>0.86013667845564401</c:v>
                </c:pt>
                <c:pt idx="114">
                  <c:v>0.60916874416278699</c:v>
                </c:pt>
                <c:pt idx="115">
                  <c:v>0.68792270531401001</c:v>
                </c:pt>
                <c:pt idx="116">
                  <c:v>0.69949790595850003</c:v>
                </c:pt>
                <c:pt idx="117">
                  <c:v>0.74441466087173902</c:v>
                </c:pt>
                <c:pt idx="118">
                  <c:v>0.91069732904921197</c:v>
                </c:pt>
                <c:pt idx="119">
                  <c:v>0.56621880998080598</c:v>
                </c:pt>
                <c:pt idx="120">
                  <c:v>0.28663240495136999</c:v>
                </c:pt>
                <c:pt idx="121">
                  <c:v>0.33067855067987401</c:v>
                </c:pt>
                <c:pt idx="122">
                  <c:v>0.56451636625705104</c:v>
                </c:pt>
                <c:pt idx="123">
                  <c:v>0.60053610430868998</c:v>
                </c:pt>
                <c:pt idx="124">
                  <c:v>0.53371610739735698</c:v>
                </c:pt>
                <c:pt idx="125">
                  <c:v>0.70985468558107401</c:v>
                </c:pt>
                <c:pt idx="126">
                  <c:v>0.52476343480517196</c:v>
                </c:pt>
                <c:pt idx="127">
                  <c:v>0.464376457005023</c:v>
                </c:pt>
                <c:pt idx="128">
                  <c:v>0.68298879990586903</c:v>
                </c:pt>
                <c:pt idx="129">
                  <c:v>0.42788461538461497</c:v>
                </c:pt>
                <c:pt idx="130">
                  <c:v>0.44920977011494301</c:v>
                </c:pt>
                <c:pt idx="131">
                  <c:v>0.88820845341018295</c:v>
                </c:pt>
                <c:pt idx="132">
                  <c:v>0.85233231113170205</c:v>
                </c:pt>
                <c:pt idx="133">
                  <c:v>0.56204317712938401</c:v>
                </c:pt>
                <c:pt idx="134">
                  <c:v>0.43157708236440501</c:v>
                </c:pt>
                <c:pt idx="135">
                  <c:v>0.67573982449589198</c:v>
                </c:pt>
                <c:pt idx="136">
                  <c:v>0.472555629236664</c:v>
                </c:pt>
                <c:pt idx="137">
                  <c:v>0.63078502759710797</c:v>
                </c:pt>
                <c:pt idx="138">
                  <c:v>0.43234969053934602</c:v>
                </c:pt>
                <c:pt idx="139">
                  <c:v>0.76498738794390397</c:v>
                </c:pt>
                <c:pt idx="140">
                  <c:v>0.146620667593267</c:v>
                </c:pt>
                <c:pt idx="141">
                  <c:v>0.46394230769230799</c:v>
                </c:pt>
                <c:pt idx="142">
                  <c:v>0.69245795368470597</c:v>
                </c:pt>
                <c:pt idx="143">
                  <c:v>0.56682692307692295</c:v>
                </c:pt>
                <c:pt idx="144">
                  <c:v>0.58447389985161602</c:v>
                </c:pt>
                <c:pt idx="145">
                  <c:v>0.71700370996058205</c:v>
                </c:pt>
                <c:pt idx="146">
                  <c:v>0.433653846153846</c:v>
                </c:pt>
                <c:pt idx="147">
                  <c:v>0.34727461924827702</c:v>
                </c:pt>
                <c:pt idx="148">
                  <c:v>0.60606438110424599</c:v>
                </c:pt>
                <c:pt idx="149">
                  <c:v>0.65491155718970495</c:v>
                </c:pt>
                <c:pt idx="150">
                  <c:v>0.75367683593361801</c:v>
                </c:pt>
                <c:pt idx="151">
                  <c:v>0.46677752774284598</c:v>
                </c:pt>
                <c:pt idx="152">
                  <c:v>0.78420606555327599</c:v>
                </c:pt>
                <c:pt idx="153">
                  <c:v>0.67023998807512697</c:v>
                </c:pt>
                <c:pt idx="154">
                  <c:v>0.423518017176998</c:v>
                </c:pt>
                <c:pt idx="155">
                  <c:v>0.51198609588206601</c:v>
                </c:pt>
                <c:pt idx="156">
                  <c:v>0.79104066009221896</c:v>
                </c:pt>
                <c:pt idx="157">
                  <c:v>0.603103558585391</c:v>
                </c:pt>
                <c:pt idx="158">
                  <c:v>0.91997962950706302</c:v>
                </c:pt>
                <c:pt idx="159">
                  <c:v>0.44567307692307701</c:v>
                </c:pt>
                <c:pt idx="160">
                  <c:v>0.46348017292784699</c:v>
                </c:pt>
                <c:pt idx="161">
                  <c:v>0.45276729837256702</c:v>
                </c:pt>
                <c:pt idx="162">
                  <c:v>0.79441288507961805</c:v>
                </c:pt>
                <c:pt idx="163">
                  <c:v>0.416895718807263</c:v>
                </c:pt>
                <c:pt idx="164">
                  <c:v>0.59857757240496001</c:v>
                </c:pt>
                <c:pt idx="165">
                  <c:v>0.81201923076923099</c:v>
                </c:pt>
                <c:pt idx="166">
                  <c:v>0.45721920709510899</c:v>
                </c:pt>
                <c:pt idx="167">
                  <c:v>0.772194277141659</c:v>
                </c:pt>
                <c:pt idx="168">
                  <c:v>0.67970397606192101</c:v>
                </c:pt>
                <c:pt idx="169">
                  <c:v>0.70659704969801396</c:v>
                </c:pt>
                <c:pt idx="170">
                  <c:v>0.667893483943241</c:v>
                </c:pt>
                <c:pt idx="171">
                  <c:v>0.60727142027195002</c:v>
                </c:pt>
                <c:pt idx="172">
                  <c:v>0.38995470954310901</c:v>
                </c:pt>
                <c:pt idx="173">
                  <c:v>0.33281852109488003</c:v>
                </c:pt>
                <c:pt idx="174">
                  <c:v>0.53763926154117903</c:v>
                </c:pt>
                <c:pt idx="175">
                  <c:v>0.26730032419687599</c:v>
                </c:pt>
                <c:pt idx="176">
                  <c:v>0.58597984277215198</c:v>
                </c:pt>
                <c:pt idx="177">
                  <c:v>0.67621359223301003</c:v>
                </c:pt>
                <c:pt idx="178">
                  <c:v>0.75202090669501498</c:v>
                </c:pt>
                <c:pt idx="179">
                  <c:v>6.9041427893162005E-2</c:v>
                </c:pt>
                <c:pt idx="180">
                  <c:v>0.53836575302092504</c:v>
                </c:pt>
                <c:pt idx="181">
                  <c:v>0.80304877151955001</c:v>
                </c:pt>
                <c:pt idx="182">
                  <c:v>0.62521054131792397</c:v>
                </c:pt>
                <c:pt idx="183">
                  <c:v>0.54038461538461502</c:v>
                </c:pt>
                <c:pt idx="184">
                  <c:v>0.87448062596980503</c:v>
                </c:pt>
                <c:pt idx="185">
                  <c:v>0.33261724064391401</c:v>
                </c:pt>
                <c:pt idx="186">
                  <c:v>0.264109507945963</c:v>
                </c:pt>
                <c:pt idx="187">
                  <c:v>0.75160316514807202</c:v>
                </c:pt>
                <c:pt idx="188">
                  <c:v>0.64336347676305905</c:v>
                </c:pt>
                <c:pt idx="189">
                  <c:v>0.491747572815534</c:v>
                </c:pt>
                <c:pt idx="190">
                  <c:v>0.41939039277546097</c:v>
                </c:pt>
                <c:pt idx="191">
                  <c:v>0.46409920403805099</c:v>
                </c:pt>
                <c:pt idx="192">
                  <c:v>0.45754094322000899</c:v>
                </c:pt>
                <c:pt idx="193">
                  <c:v>0.757692307692308</c:v>
                </c:pt>
                <c:pt idx="194">
                  <c:v>0.55288461538461497</c:v>
                </c:pt>
                <c:pt idx="195">
                  <c:v>0.57298686464877202</c:v>
                </c:pt>
                <c:pt idx="196">
                  <c:v>0.77811422183981604</c:v>
                </c:pt>
                <c:pt idx="197">
                  <c:v>0.39135667516866002</c:v>
                </c:pt>
                <c:pt idx="198">
                  <c:v>0.78896562765687295</c:v>
                </c:pt>
                <c:pt idx="199">
                  <c:v>0.41006567675613897</c:v>
                </c:pt>
                <c:pt idx="200">
                  <c:v>0.538942307692308</c:v>
                </c:pt>
                <c:pt idx="201">
                  <c:v>0.43131067961164998</c:v>
                </c:pt>
                <c:pt idx="202">
                  <c:v>0.53942307692307701</c:v>
                </c:pt>
                <c:pt idx="203">
                  <c:v>0.50655339805825195</c:v>
                </c:pt>
                <c:pt idx="204">
                  <c:v>0.53653846153846196</c:v>
                </c:pt>
                <c:pt idx="205">
                  <c:v>0.25540792463653</c:v>
                </c:pt>
                <c:pt idx="206">
                  <c:v>0.57840433589986795</c:v>
                </c:pt>
                <c:pt idx="207">
                  <c:v>0.32912318632750198</c:v>
                </c:pt>
                <c:pt idx="208">
                  <c:v>0.41800225441165001</c:v>
                </c:pt>
                <c:pt idx="209">
                  <c:v>0.332662835249042</c:v>
                </c:pt>
                <c:pt idx="210">
                  <c:v>0.86200277980011897</c:v>
                </c:pt>
                <c:pt idx="211">
                  <c:v>0.44897902686421698</c:v>
                </c:pt>
                <c:pt idx="212">
                  <c:v>0.22283226782382101</c:v>
                </c:pt>
                <c:pt idx="213">
                  <c:v>0.51923076923076905</c:v>
                </c:pt>
                <c:pt idx="214">
                  <c:v>0.49240610820629299</c:v>
                </c:pt>
                <c:pt idx="215">
                  <c:v>0.73580332792297398</c:v>
                </c:pt>
                <c:pt idx="216">
                  <c:v>0.50859946288746505</c:v>
                </c:pt>
                <c:pt idx="217">
                  <c:v>0.51721470019342397</c:v>
                </c:pt>
                <c:pt idx="218">
                  <c:v>0.41362957430918601</c:v>
                </c:pt>
                <c:pt idx="219">
                  <c:v>0.5</c:v>
                </c:pt>
                <c:pt idx="220">
                  <c:v>0.5</c:v>
                </c:pt>
                <c:pt idx="221">
                  <c:v>0.5</c:v>
                </c:pt>
                <c:pt idx="222">
                  <c:v>0.5</c:v>
                </c:pt>
                <c:pt idx="223">
                  <c:v>0.58298769681058404</c:v>
                </c:pt>
                <c:pt idx="224">
                  <c:v>0.76238447778992302</c:v>
                </c:pt>
                <c:pt idx="225">
                  <c:v>0.52965303976290801</c:v>
                </c:pt>
                <c:pt idx="226">
                  <c:v>0.37122189864760502</c:v>
                </c:pt>
                <c:pt idx="227">
                  <c:v>0.49971762167650202</c:v>
                </c:pt>
                <c:pt idx="228">
                  <c:v>0.54249639249639203</c:v>
                </c:pt>
                <c:pt idx="229">
                  <c:v>0.57700279209621996</c:v>
                </c:pt>
                <c:pt idx="230">
                  <c:v>0.46285834465799502</c:v>
                </c:pt>
                <c:pt idx="231">
                  <c:v>0.25180631852979501</c:v>
                </c:pt>
                <c:pt idx="232">
                  <c:v>0.46687698181582898</c:v>
                </c:pt>
                <c:pt idx="233">
                  <c:v>0.46883499026057501</c:v>
                </c:pt>
                <c:pt idx="234">
                  <c:v>0.5</c:v>
                </c:pt>
                <c:pt idx="235">
                  <c:v>0.49912393162393198</c:v>
                </c:pt>
                <c:pt idx="236">
                  <c:v>0.53304436493212004</c:v>
                </c:pt>
                <c:pt idx="237">
                  <c:v>0.49607535321821</c:v>
                </c:pt>
                <c:pt idx="238">
                  <c:v>0.54785964912280705</c:v>
                </c:pt>
                <c:pt idx="239">
                  <c:v>0.51065891472868197</c:v>
                </c:pt>
                <c:pt idx="240">
                  <c:v>0.50099466971254503</c:v>
                </c:pt>
                <c:pt idx="241">
                  <c:v>0.493324111822947</c:v>
                </c:pt>
                <c:pt idx="242">
                  <c:v>0.53983138116715801</c:v>
                </c:pt>
                <c:pt idx="243">
                  <c:v>0.43177977968633302</c:v>
                </c:pt>
                <c:pt idx="244">
                  <c:v>0.51009615384615403</c:v>
                </c:pt>
                <c:pt idx="245">
                  <c:v>0.52586229211156399</c:v>
                </c:pt>
                <c:pt idx="246">
                  <c:v>0.531129830573006</c:v>
                </c:pt>
                <c:pt idx="247">
                  <c:v>0.50532407407407398</c:v>
                </c:pt>
                <c:pt idx="248">
                  <c:v>0.10168148491333399</c:v>
                </c:pt>
                <c:pt idx="249">
                  <c:v>0.68063844680223995</c:v>
                </c:pt>
                <c:pt idx="250">
                  <c:v>0.73942307692307696</c:v>
                </c:pt>
                <c:pt idx="251">
                  <c:v>0.83529140878278796</c:v>
                </c:pt>
                <c:pt idx="252">
                  <c:v>0.71160109048040099</c:v>
                </c:pt>
                <c:pt idx="253">
                  <c:v>0.78749999999999998</c:v>
                </c:pt>
                <c:pt idx="254">
                  <c:v>0.73416592985558504</c:v>
                </c:pt>
                <c:pt idx="255">
                  <c:v>0.61222768778915104</c:v>
                </c:pt>
                <c:pt idx="256">
                  <c:v>0.43931992337164699</c:v>
                </c:pt>
                <c:pt idx="257">
                  <c:v>0.696408045977011</c:v>
                </c:pt>
                <c:pt idx="258">
                  <c:v>0.41881631299734701</c:v>
                </c:pt>
                <c:pt idx="259">
                  <c:v>0.33171637949419402</c:v>
                </c:pt>
                <c:pt idx="260">
                  <c:v>0.83863198458574195</c:v>
                </c:pt>
                <c:pt idx="261">
                  <c:v>0.52182086190334198</c:v>
                </c:pt>
                <c:pt idx="262">
                  <c:v>0.49438340650532098</c:v>
                </c:pt>
                <c:pt idx="263">
                  <c:v>0.52707455453335395</c:v>
                </c:pt>
                <c:pt idx="264">
                  <c:v>0.5</c:v>
                </c:pt>
                <c:pt idx="265">
                  <c:v>0.5</c:v>
                </c:pt>
                <c:pt idx="266">
                  <c:v>0.25744476464937599</c:v>
                </c:pt>
                <c:pt idx="267">
                  <c:v>0.76177462292526199</c:v>
                </c:pt>
                <c:pt idx="268">
                  <c:v>0.59935586258401796</c:v>
                </c:pt>
                <c:pt idx="269">
                  <c:v>0.78710720615380103</c:v>
                </c:pt>
                <c:pt idx="270">
                  <c:v>0.46380718142369698</c:v>
                </c:pt>
                <c:pt idx="271">
                  <c:v>0.61309116714835199</c:v>
                </c:pt>
                <c:pt idx="272">
                  <c:v>0.29038461538461502</c:v>
                </c:pt>
                <c:pt idx="273">
                  <c:v>0.5</c:v>
                </c:pt>
                <c:pt idx="274">
                  <c:v>0.75952890477346102</c:v>
                </c:pt>
                <c:pt idx="275">
                  <c:v>0.82983008655621004</c:v>
                </c:pt>
                <c:pt idx="276">
                  <c:v>0.443617708436848</c:v>
                </c:pt>
                <c:pt idx="277">
                  <c:v>0.70948855543409906</c:v>
                </c:pt>
                <c:pt idx="278">
                  <c:v>0.53537430002947195</c:v>
                </c:pt>
                <c:pt idx="279">
                  <c:v>0.49295214037255197</c:v>
                </c:pt>
                <c:pt idx="280">
                  <c:v>0.570577583446509</c:v>
                </c:pt>
                <c:pt idx="281">
                  <c:v>0.61144844244544405</c:v>
                </c:pt>
                <c:pt idx="282">
                  <c:v>0.48398581419462999</c:v>
                </c:pt>
                <c:pt idx="283">
                  <c:v>0.4089035660941</c:v>
                </c:pt>
                <c:pt idx="284">
                  <c:v>0.47911509900990101</c:v>
                </c:pt>
                <c:pt idx="285">
                  <c:v>0.73962814657930198</c:v>
                </c:pt>
                <c:pt idx="286">
                  <c:v>0.42506534727408501</c:v>
                </c:pt>
                <c:pt idx="287">
                  <c:v>0.51832681195097297</c:v>
                </c:pt>
                <c:pt idx="288">
                  <c:v>0.49763353617308997</c:v>
                </c:pt>
                <c:pt idx="289">
                  <c:v>0.30331320810972001</c:v>
                </c:pt>
                <c:pt idx="290">
                  <c:v>0.57957597230311297</c:v>
                </c:pt>
                <c:pt idx="291">
                  <c:v>0.72572815533980595</c:v>
                </c:pt>
                <c:pt idx="292">
                  <c:v>0.36272361359570698</c:v>
                </c:pt>
                <c:pt idx="293">
                  <c:v>0.480288461538461</c:v>
                </c:pt>
                <c:pt idx="294">
                  <c:v>0.51053370786516905</c:v>
                </c:pt>
                <c:pt idx="295">
                  <c:v>0.40865384615384598</c:v>
                </c:pt>
                <c:pt idx="296">
                  <c:v>0.51159337521416304</c:v>
                </c:pt>
                <c:pt idx="297">
                  <c:v>0.41531926811052999</c:v>
                </c:pt>
                <c:pt idx="298">
                  <c:v>0.61057692307692302</c:v>
                </c:pt>
                <c:pt idx="299">
                  <c:v>0.471035315675496</c:v>
                </c:pt>
                <c:pt idx="300">
                  <c:v>0.77371049493142496</c:v>
                </c:pt>
                <c:pt idx="301">
                  <c:v>0.67974538187198397</c:v>
                </c:pt>
                <c:pt idx="302">
                  <c:v>0.41442307692307701</c:v>
                </c:pt>
                <c:pt idx="303">
                  <c:v>0.50692091333909195</c:v>
                </c:pt>
                <c:pt idx="304">
                  <c:v>0.78397625403548998</c:v>
                </c:pt>
                <c:pt idx="305">
                  <c:v>0.48930611079383202</c:v>
                </c:pt>
                <c:pt idx="306">
                  <c:v>0.63952145214521505</c:v>
                </c:pt>
                <c:pt idx="307">
                  <c:v>0.63433999253174</c:v>
                </c:pt>
                <c:pt idx="308">
                  <c:v>0.45927869398634003</c:v>
                </c:pt>
                <c:pt idx="309">
                  <c:v>0.46852361837191903</c:v>
                </c:pt>
                <c:pt idx="310">
                  <c:v>0.70161760514109495</c:v>
                </c:pt>
                <c:pt idx="311">
                  <c:v>0.16889291905440201</c:v>
                </c:pt>
                <c:pt idx="312">
                  <c:v>0.84168560313573204</c:v>
                </c:pt>
                <c:pt idx="313">
                  <c:v>0.43765403286034399</c:v>
                </c:pt>
                <c:pt idx="314">
                  <c:v>0.63944702328323</c:v>
                </c:pt>
                <c:pt idx="315">
                  <c:v>0.636832524271845</c:v>
                </c:pt>
                <c:pt idx="316">
                  <c:v>0.61172617967919996</c:v>
                </c:pt>
                <c:pt idx="317">
                  <c:v>0.593522659511032</c:v>
                </c:pt>
                <c:pt idx="318">
                  <c:v>0.50842911877394603</c:v>
                </c:pt>
                <c:pt idx="319">
                  <c:v>0.68770078101974697</c:v>
                </c:pt>
                <c:pt idx="320">
                  <c:v>0.573058252427184</c:v>
                </c:pt>
                <c:pt idx="321">
                  <c:v>0.58401865600609204</c:v>
                </c:pt>
                <c:pt idx="322">
                  <c:v>0.59085557299842995</c:v>
                </c:pt>
                <c:pt idx="323">
                  <c:v>0.60413483046530703</c:v>
                </c:pt>
                <c:pt idx="324">
                  <c:v>0.50947553778793098</c:v>
                </c:pt>
                <c:pt idx="325">
                  <c:v>0.56704153521447798</c:v>
                </c:pt>
                <c:pt idx="326">
                  <c:v>0.51348973607038095</c:v>
                </c:pt>
                <c:pt idx="327">
                  <c:v>0.48829523977614497</c:v>
                </c:pt>
                <c:pt idx="328">
                  <c:v>0.41153612770724401</c:v>
                </c:pt>
                <c:pt idx="329">
                  <c:v>9.9038461538461506E-2</c:v>
                </c:pt>
                <c:pt idx="330">
                  <c:v>0.63967175066312998</c:v>
                </c:pt>
                <c:pt idx="331">
                  <c:v>0.49030059746079202</c:v>
                </c:pt>
                <c:pt idx="332">
                  <c:v>0.783592928423824</c:v>
                </c:pt>
                <c:pt idx="333">
                  <c:v>0.60547171717171699</c:v>
                </c:pt>
                <c:pt idx="334">
                  <c:v>0.54728808812546703</c:v>
                </c:pt>
                <c:pt idx="335">
                  <c:v>0.64533045977011505</c:v>
                </c:pt>
                <c:pt idx="336">
                  <c:v>0.54397487150199897</c:v>
                </c:pt>
                <c:pt idx="337">
                  <c:v>0.48613704256908202</c:v>
                </c:pt>
                <c:pt idx="338">
                  <c:v>0.67878890765952304</c:v>
                </c:pt>
                <c:pt idx="339">
                  <c:v>0.31358995620740598</c:v>
                </c:pt>
                <c:pt idx="340">
                  <c:v>0.51919342793129197</c:v>
                </c:pt>
                <c:pt idx="341">
                  <c:v>0.65342094802742701</c:v>
                </c:pt>
                <c:pt idx="342">
                  <c:v>0.74229278473464499</c:v>
                </c:pt>
                <c:pt idx="343">
                  <c:v>0.58649178491411502</c:v>
                </c:pt>
                <c:pt idx="344">
                  <c:v>0.77303354880461195</c:v>
                </c:pt>
                <c:pt idx="345">
                  <c:v>0.36206123973114301</c:v>
                </c:pt>
                <c:pt idx="346">
                  <c:v>0.62115384615384595</c:v>
                </c:pt>
                <c:pt idx="347">
                  <c:v>0.494093851132686</c:v>
                </c:pt>
                <c:pt idx="348">
                  <c:v>0.5</c:v>
                </c:pt>
                <c:pt idx="349">
                  <c:v>0.5</c:v>
                </c:pt>
                <c:pt idx="350">
                  <c:v>0.545372088229231</c:v>
                </c:pt>
                <c:pt idx="351">
                  <c:v>0.43974871501998902</c:v>
                </c:pt>
                <c:pt idx="352">
                  <c:v>0.58157389635316703</c:v>
                </c:pt>
                <c:pt idx="353">
                  <c:v>0.72204084675014901</c:v>
                </c:pt>
                <c:pt idx="354">
                  <c:v>0.586462446959502</c:v>
                </c:pt>
                <c:pt idx="355">
                  <c:v>0.44980649684763802</c:v>
                </c:pt>
                <c:pt idx="356">
                  <c:v>0.38097289523464001</c:v>
                </c:pt>
                <c:pt idx="357">
                  <c:v>0.41762452107279702</c:v>
                </c:pt>
                <c:pt idx="358">
                  <c:v>0.53288587454591596</c:v>
                </c:pt>
                <c:pt idx="359">
                  <c:v>0.62403846153846199</c:v>
                </c:pt>
                <c:pt idx="360">
                  <c:v>0.32297257006559299</c:v>
                </c:pt>
                <c:pt idx="361">
                  <c:v>0.52064372659175995</c:v>
                </c:pt>
                <c:pt idx="362">
                  <c:v>0.46400536303630402</c:v>
                </c:pt>
                <c:pt idx="363">
                  <c:v>0.38228155339805803</c:v>
                </c:pt>
                <c:pt idx="364">
                  <c:v>0.64347408829174702</c:v>
                </c:pt>
                <c:pt idx="365">
                  <c:v>0.80299145299145303</c:v>
                </c:pt>
                <c:pt idx="366">
                  <c:v>0.73265474588361601</c:v>
                </c:pt>
                <c:pt idx="367">
                  <c:v>0.52661310190369504</c:v>
                </c:pt>
                <c:pt idx="368">
                  <c:v>0.49252385211687499</c:v>
                </c:pt>
                <c:pt idx="369">
                  <c:v>0.52576028622540205</c:v>
                </c:pt>
                <c:pt idx="370">
                  <c:v>0.53746966019417497</c:v>
                </c:pt>
                <c:pt idx="371">
                  <c:v>0.46298076923076897</c:v>
                </c:pt>
                <c:pt idx="372">
                  <c:v>0.40416190748143899</c:v>
                </c:pt>
                <c:pt idx="373">
                  <c:v>0.51769703026841796</c:v>
                </c:pt>
                <c:pt idx="374">
                  <c:v>0.26922708517536098</c:v>
                </c:pt>
                <c:pt idx="375">
                  <c:v>0.86583971290106698</c:v>
                </c:pt>
                <c:pt idx="376">
                  <c:v>0.52439768348294602</c:v>
                </c:pt>
                <c:pt idx="377">
                  <c:v>0.71549101769960399</c:v>
                </c:pt>
                <c:pt idx="378">
                  <c:v>0.72767518991623803</c:v>
                </c:pt>
                <c:pt idx="379">
                  <c:v>0.84829612437371105</c:v>
                </c:pt>
                <c:pt idx="380">
                  <c:v>0.69009273354365697</c:v>
                </c:pt>
                <c:pt idx="381">
                  <c:v>0.63995301820751505</c:v>
                </c:pt>
                <c:pt idx="382">
                  <c:v>0.486104210142767</c:v>
                </c:pt>
                <c:pt idx="383">
                  <c:v>0.62980769230769196</c:v>
                </c:pt>
                <c:pt idx="384">
                  <c:v>0.54052496304630804</c:v>
                </c:pt>
                <c:pt idx="385">
                  <c:v>0.48656154168597099</c:v>
                </c:pt>
                <c:pt idx="386">
                  <c:v>0.67035993221337997</c:v>
                </c:pt>
                <c:pt idx="387">
                  <c:v>0.48365384615384599</c:v>
                </c:pt>
                <c:pt idx="388">
                  <c:v>0.43594771241830099</c:v>
                </c:pt>
                <c:pt idx="389">
                  <c:v>0.51682692307692302</c:v>
                </c:pt>
                <c:pt idx="390">
                  <c:v>0.60411822027329298</c:v>
                </c:pt>
                <c:pt idx="391">
                  <c:v>0.34704457364341101</c:v>
                </c:pt>
                <c:pt idx="392">
                  <c:v>0.67339646715349899</c:v>
                </c:pt>
                <c:pt idx="393">
                  <c:v>0.18170737088269701</c:v>
                </c:pt>
                <c:pt idx="394">
                  <c:v>0.39669540229885097</c:v>
                </c:pt>
                <c:pt idx="395">
                  <c:v>0.32787466737332599</c:v>
                </c:pt>
                <c:pt idx="396">
                  <c:v>0.667268431106253</c:v>
                </c:pt>
                <c:pt idx="397">
                  <c:v>0.41316312997347499</c:v>
                </c:pt>
                <c:pt idx="398">
                  <c:v>0.60673076923076896</c:v>
                </c:pt>
                <c:pt idx="399">
                  <c:v>0.48167366637194198</c:v>
                </c:pt>
                <c:pt idx="400">
                  <c:v>0.54079614063729498</c:v>
                </c:pt>
                <c:pt idx="401">
                  <c:v>0.56844890094939704</c:v>
                </c:pt>
                <c:pt idx="402">
                  <c:v>0.330908333057295</c:v>
                </c:pt>
                <c:pt idx="403">
                  <c:v>0.353405059746079</c:v>
                </c:pt>
                <c:pt idx="404">
                  <c:v>0.68600093017075303</c:v>
                </c:pt>
                <c:pt idx="405">
                  <c:v>0.350397877984085</c:v>
                </c:pt>
                <c:pt idx="406">
                  <c:v>0.62108125399872005</c:v>
                </c:pt>
                <c:pt idx="407">
                  <c:v>0.34504728601790002</c:v>
                </c:pt>
                <c:pt idx="408">
                  <c:v>0.15063501518594499</c:v>
                </c:pt>
                <c:pt idx="409">
                  <c:v>0.62367225369063795</c:v>
                </c:pt>
                <c:pt idx="410">
                  <c:v>0.63170498084291204</c:v>
                </c:pt>
                <c:pt idx="411">
                  <c:v>0.37516638353887699</c:v>
                </c:pt>
                <c:pt idx="412">
                  <c:v>0.41365797427581802</c:v>
                </c:pt>
                <c:pt idx="413">
                  <c:v>7.9583728609143894E-2</c:v>
                </c:pt>
                <c:pt idx="414">
                  <c:v>0.72020335985853201</c:v>
                </c:pt>
                <c:pt idx="415">
                  <c:v>0.64144930739758299</c:v>
                </c:pt>
                <c:pt idx="416">
                  <c:v>0.66097767590193302</c:v>
                </c:pt>
                <c:pt idx="417">
                  <c:v>0.675536030061892</c:v>
                </c:pt>
                <c:pt idx="418">
                  <c:v>0.60999453443307206</c:v>
                </c:pt>
                <c:pt idx="419">
                  <c:v>0.68381704061596804</c:v>
                </c:pt>
                <c:pt idx="420">
                  <c:v>0.38915547024952002</c:v>
                </c:pt>
                <c:pt idx="421">
                  <c:v>0.39190401600223601</c:v>
                </c:pt>
                <c:pt idx="422">
                  <c:v>0.66970385568572099</c:v>
                </c:pt>
                <c:pt idx="423">
                  <c:v>0.599827365587839</c:v>
                </c:pt>
                <c:pt idx="424">
                  <c:v>0.39126006161184501</c:v>
                </c:pt>
                <c:pt idx="425">
                  <c:v>0.55609521128004702</c:v>
                </c:pt>
                <c:pt idx="426">
                  <c:v>0.64346305733889297</c:v>
                </c:pt>
                <c:pt idx="427">
                  <c:v>0.89493827773913204</c:v>
                </c:pt>
                <c:pt idx="428">
                  <c:v>0.301941747572815</c:v>
                </c:pt>
                <c:pt idx="429">
                  <c:v>0.29910272277227701</c:v>
                </c:pt>
                <c:pt idx="430">
                  <c:v>0.80529081268706704</c:v>
                </c:pt>
                <c:pt idx="431">
                  <c:v>0.513625065266471</c:v>
                </c:pt>
                <c:pt idx="432">
                  <c:v>0.45099683043954703</c:v>
                </c:pt>
                <c:pt idx="433">
                  <c:v>0.30683637528017899</c:v>
                </c:pt>
                <c:pt idx="434">
                  <c:v>0.51755330307948799</c:v>
                </c:pt>
                <c:pt idx="435">
                  <c:v>0.89405964803906401</c:v>
                </c:pt>
                <c:pt idx="436">
                  <c:v>0.45791967260131899</c:v>
                </c:pt>
                <c:pt idx="437">
                  <c:v>0.68362124120281498</c:v>
                </c:pt>
                <c:pt idx="438">
                  <c:v>0.40557872055654798</c:v>
                </c:pt>
                <c:pt idx="439">
                  <c:v>0.59238553030499297</c:v>
                </c:pt>
                <c:pt idx="440">
                  <c:v>0.38398888224481198</c:v>
                </c:pt>
                <c:pt idx="441">
                  <c:v>0.48954248366013098</c:v>
                </c:pt>
                <c:pt idx="442">
                  <c:v>0.49756400657224298</c:v>
                </c:pt>
                <c:pt idx="443">
                  <c:v>0.30060418508694398</c:v>
                </c:pt>
                <c:pt idx="444">
                  <c:v>0.18288572060123801</c:v>
                </c:pt>
                <c:pt idx="445">
                  <c:v>0.20352749897865699</c:v>
                </c:pt>
                <c:pt idx="446">
                  <c:v>0.34375</c:v>
                </c:pt>
                <c:pt idx="447">
                  <c:v>0.37628260041880801</c:v>
                </c:pt>
                <c:pt idx="448">
                  <c:v>0.67220676405313196</c:v>
                </c:pt>
                <c:pt idx="449">
                  <c:v>0.28626399941055097</c:v>
                </c:pt>
                <c:pt idx="450">
                  <c:v>0.83184548455839302</c:v>
                </c:pt>
                <c:pt idx="451">
                  <c:v>0.36936274509803901</c:v>
                </c:pt>
                <c:pt idx="452">
                  <c:v>0.61201923076923104</c:v>
                </c:pt>
                <c:pt idx="453">
                  <c:v>0.65106100795755995</c:v>
                </c:pt>
                <c:pt idx="454">
                  <c:v>0.53653846153846196</c:v>
                </c:pt>
                <c:pt idx="455">
                  <c:v>0.47262917192656101</c:v>
                </c:pt>
                <c:pt idx="456">
                  <c:v>0.502941176470588</c:v>
                </c:pt>
                <c:pt idx="457">
                  <c:v>0.58753267363704298</c:v>
                </c:pt>
                <c:pt idx="458">
                  <c:v>0.634101073345259</c:v>
                </c:pt>
                <c:pt idx="459">
                  <c:v>0.53664660583705404</c:v>
                </c:pt>
                <c:pt idx="460">
                  <c:v>0.59995098954443604</c:v>
                </c:pt>
                <c:pt idx="461">
                  <c:v>0.53931805451829695</c:v>
                </c:pt>
                <c:pt idx="462">
                  <c:v>0.38608730316922502</c:v>
                </c:pt>
                <c:pt idx="463">
                  <c:v>0.28473187430596902</c:v>
                </c:pt>
                <c:pt idx="464">
                  <c:v>0.46529126213592198</c:v>
                </c:pt>
                <c:pt idx="465">
                  <c:v>0.55906630018324199</c:v>
                </c:pt>
                <c:pt idx="466">
                  <c:v>0.52100320326150296</c:v>
                </c:pt>
                <c:pt idx="467">
                  <c:v>0.57696041822255395</c:v>
                </c:pt>
                <c:pt idx="468">
                  <c:v>0.77211538461538498</c:v>
                </c:pt>
                <c:pt idx="469">
                  <c:v>0.52479624831129701</c:v>
                </c:pt>
                <c:pt idx="470">
                  <c:v>0.25204624175436302</c:v>
                </c:pt>
                <c:pt idx="471">
                  <c:v>0.53886756238003797</c:v>
                </c:pt>
                <c:pt idx="472">
                  <c:v>0.31932218471698298</c:v>
                </c:pt>
                <c:pt idx="473">
                  <c:v>0.41586538461538503</c:v>
                </c:pt>
                <c:pt idx="474">
                  <c:v>0.41968954248366003</c:v>
                </c:pt>
                <c:pt idx="475">
                  <c:v>0.70345020813320502</c:v>
                </c:pt>
                <c:pt idx="476">
                  <c:v>0.37293324491600399</c:v>
                </c:pt>
                <c:pt idx="477">
                  <c:v>0.673829871807612</c:v>
                </c:pt>
                <c:pt idx="478">
                  <c:v>0.47046308576481</c:v>
                </c:pt>
                <c:pt idx="479">
                  <c:v>0.39336025018670601</c:v>
                </c:pt>
                <c:pt idx="480">
                  <c:v>0.60338921282798796</c:v>
                </c:pt>
                <c:pt idx="481">
                  <c:v>0.52180725425483698</c:v>
                </c:pt>
                <c:pt idx="482">
                  <c:v>0.37803864824495897</c:v>
                </c:pt>
                <c:pt idx="483">
                  <c:v>0.26704630321135198</c:v>
                </c:pt>
                <c:pt idx="484">
                  <c:v>0.49345788201000401</c:v>
                </c:pt>
                <c:pt idx="485">
                  <c:v>0.39321307554315299</c:v>
                </c:pt>
                <c:pt idx="486">
                  <c:v>0.27401142753491797</c:v>
                </c:pt>
                <c:pt idx="487">
                  <c:v>0.735193703532111</c:v>
                </c:pt>
                <c:pt idx="488">
                  <c:v>0.33413461538461497</c:v>
                </c:pt>
                <c:pt idx="489">
                  <c:v>0.56995094902964405</c:v>
                </c:pt>
                <c:pt idx="490">
                  <c:v>0.56649533599847701</c:v>
                </c:pt>
                <c:pt idx="491">
                  <c:v>0.63028846153846196</c:v>
                </c:pt>
                <c:pt idx="492">
                  <c:v>0.718755526083112</c:v>
                </c:pt>
                <c:pt idx="493">
                  <c:v>0.48663710052488202</c:v>
                </c:pt>
                <c:pt idx="494">
                  <c:v>0.67180800994256595</c:v>
                </c:pt>
                <c:pt idx="495">
                  <c:v>0.64164203087196003</c:v>
                </c:pt>
                <c:pt idx="496">
                  <c:v>0.55108679634541702</c:v>
                </c:pt>
                <c:pt idx="497">
                  <c:v>0.54182692307692304</c:v>
                </c:pt>
                <c:pt idx="498">
                  <c:v>0.27396284107693503</c:v>
                </c:pt>
                <c:pt idx="499">
                  <c:v>0.75036402144417202</c:v>
                </c:pt>
                <c:pt idx="500">
                  <c:v>0.49589712471994002</c:v>
                </c:pt>
                <c:pt idx="501">
                  <c:v>0.10451092432030901</c:v>
                </c:pt>
                <c:pt idx="502">
                  <c:v>0.550851894155721</c:v>
                </c:pt>
                <c:pt idx="503">
                  <c:v>0.60783966990863503</c:v>
                </c:pt>
                <c:pt idx="504">
                  <c:v>0.47939510755758602</c:v>
                </c:pt>
                <c:pt idx="505">
                  <c:v>0.45267453929135298</c:v>
                </c:pt>
                <c:pt idx="506">
                  <c:v>0.38480831838416102</c:v>
                </c:pt>
                <c:pt idx="507">
                  <c:v>0.40478457937217799</c:v>
                </c:pt>
                <c:pt idx="508">
                  <c:v>0.41442307692307701</c:v>
                </c:pt>
                <c:pt idx="509">
                  <c:v>0.682543884807436</c:v>
                </c:pt>
                <c:pt idx="510">
                  <c:v>0.36683893338039902</c:v>
                </c:pt>
                <c:pt idx="511">
                  <c:v>0.57916238806629305</c:v>
                </c:pt>
                <c:pt idx="512">
                  <c:v>0.59278846153846199</c:v>
                </c:pt>
                <c:pt idx="513">
                  <c:v>0.60576923076923095</c:v>
                </c:pt>
                <c:pt idx="514">
                  <c:v>0.44664861837191899</c:v>
                </c:pt>
                <c:pt idx="515">
                  <c:v>0.45600126189089502</c:v>
                </c:pt>
                <c:pt idx="516">
                  <c:v>0.428969160479726</c:v>
                </c:pt>
                <c:pt idx="517">
                  <c:v>0.156186342209573</c:v>
                </c:pt>
                <c:pt idx="518">
                  <c:v>0.17257558041196899</c:v>
                </c:pt>
                <c:pt idx="519">
                  <c:v>0.5</c:v>
                </c:pt>
                <c:pt idx="520">
                  <c:v>0.25181367249836401</c:v>
                </c:pt>
                <c:pt idx="521">
                  <c:v>0.262244357667615</c:v>
                </c:pt>
                <c:pt idx="522">
                  <c:v>0.34701591511936303</c:v>
                </c:pt>
                <c:pt idx="523">
                  <c:v>0.35839841595517002</c:v>
                </c:pt>
                <c:pt idx="524">
                  <c:v>0.20363598590979601</c:v>
                </c:pt>
                <c:pt idx="525">
                  <c:v>0.387394139145605</c:v>
                </c:pt>
                <c:pt idx="526">
                  <c:v>0.20622715779478201</c:v>
                </c:pt>
                <c:pt idx="527">
                  <c:v>0.47756495191405302</c:v>
                </c:pt>
                <c:pt idx="528">
                  <c:v>0.51947953216374299</c:v>
                </c:pt>
                <c:pt idx="529">
                  <c:v>0.74424184261036497</c:v>
                </c:pt>
                <c:pt idx="530">
                  <c:v>0.28518965884939801</c:v>
                </c:pt>
                <c:pt idx="531">
                  <c:v>0.37426849735554901</c:v>
                </c:pt>
                <c:pt idx="532">
                  <c:v>0.21778846153846201</c:v>
                </c:pt>
                <c:pt idx="533">
                  <c:v>0.605278412666865</c:v>
                </c:pt>
                <c:pt idx="534">
                  <c:v>0.323906610575596</c:v>
                </c:pt>
                <c:pt idx="535">
                  <c:v>0.265202491524551</c:v>
                </c:pt>
                <c:pt idx="536">
                  <c:v>0.24455099539567399</c:v>
                </c:pt>
                <c:pt idx="537">
                  <c:v>0.37661672535601198</c:v>
                </c:pt>
                <c:pt idx="538">
                  <c:v>0.10829454114913099</c:v>
                </c:pt>
                <c:pt idx="539">
                  <c:v>0.35276908169350002</c:v>
                </c:pt>
                <c:pt idx="540">
                  <c:v>0.523557692307692</c:v>
                </c:pt>
                <c:pt idx="541">
                  <c:v>0.39276045556385403</c:v>
                </c:pt>
                <c:pt idx="542">
                  <c:v>0.47065486388730299</c:v>
                </c:pt>
                <c:pt idx="543">
                  <c:v>0.40384615384615402</c:v>
                </c:pt>
                <c:pt idx="544">
                  <c:v>0.38500557124718199</c:v>
                </c:pt>
                <c:pt idx="545">
                  <c:v>0.43802635329480999</c:v>
                </c:pt>
                <c:pt idx="546">
                  <c:v>0.487980769230769</c:v>
                </c:pt>
                <c:pt idx="547">
                  <c:v>0.38162002665143702</c:v>
                </c:pt>
                <c:pt idx="548">
                  <c:v>0.50125166571483004</c:v>
                </c:pt>
                <c:pt idx="549">
                  <c:v>0.453365384615385</c:v>
                </c:pt>
                <c:pt idx="550">
                  <c:v>0.48567961165048501</c:v>
                </c:pt>
                <c:pt idx="551">
                  <c:v>0.161148652378902</c:v>
                </c:pt>
                <c:pt idx="552">
                  <c:v>0.56018703597943997</c:v>
                </c:pt>
                <c:pt idx="553">
                  <c:v>0.51632281553398096</c:v>
                </c:pt>
                <c:pt idx="554">
                  <c:v>0.60614964525765502</c:v>
                </c:pt>
                <c:pt idx="555">
                  <c:v>0.39440113890963402</c:v>
                </c:pt>
                <c:pt idx="556">
                  <c:v>0.57352042337507503</c:v>
                </c:pt>
                <c:pt idx="557">
                  <c:v>0.59449362269179495</c:v>
                </c:pt>
                <c:pt idx="558">
                  <c:v>0.55164207597230297</c:v>
                </c:pt>
                <c:pt idx="559">
                  <c:v>0.39354929051531001</c:v>
                </c:pt>
                <c:pt idx="560">
                  <c:v>0.52621359223301001</c:v>
                </c:pt>
                <c:pt idx="561">
                  <c:v>0.59001775025265002</c:v>
                </c:pt>
                <c:pt idx="562">
                  <c:v>0.52495958186610003</c:v>
                </c:pt>
                <c:pt idx="563">
                  <c:v>0.59215365944734899</c:v>
                </c:pt>
                <c:pt idx="564">
                  <c:v>0.56936146377893904</c:v>
                </c:pt>
                <c:pt idx="565">
                  <c:v>0.55159703801945204</c:v>
                </c:pt>
                <c:pt idx="566">
                  <c:v>0.37566633349991702</c:v>
                </c:pt>
                <c:pt idx="567">
                  <c:v>0.54995874587458704</c:v>
                </c:pt>
                <c:pt idx="568">
                  <c:v>0.52500000000000002</c:v>
                </c:pt>
                <c:pt idx="569">
                  <c:v>0.57313760268857294</c:v>
                </c:pt>
                <c:pt idx="570">
                  <c:v>0.50910660941000696</c:v>
                </c:pt>
                <c:pt idx="571">
                  <c:v>0.60889196963022496</c:v>
                </c:pt>
                <c:pt idx="572">
                  <c:v>0.77210064839375203</c:v>
                </c:pt>
                <c:pt idx="573">
                  <c:v>0.57776913686470899</c:v>
                </c:pt>
                <c:pt idx="574">
                  <c:v>0.56002217221523598</c:v>
                </c:pt>
                <c:pt idx="575">
                  <c:v>0.65222898787330597</c:v>
                </c:pt>
              </c:numCache>
            </c:numRef>
          </c:yVal>
          <c:smooth val="0"/>
          <c:extLst>
            <c:ext xmlns:c16="http://schemas.microsoft.com/office/drawing/2014/chart" uri="{C3380CC4-5D6E-409C-BE32-E72D297353CC}">
              <c16:uniqueId val="{00000003-2662-4A8D-8079-117376C6E550}"/>
            </c:ext>
          </c:extLst>
        </c:ser>
        <c:dLbls>
          <c:showLegendKey val="0"/>
          <c:showVal val="0"/>
          <c:showCatName val="0"/>
          <c:showSerName val="0"/>
          <c:showPercent val="0"/>
          <c:showBubbleSize val="0"/>
        </c:dLbls>
        <c:axId val="626616336"/>
        <c:axId val="626609120"/>
      </c:scatterChart>
      <c:valAx>
        <c:axId val="626616336"/>
        <c:scaling>
          <c:orientation val="minMax"/>
          <c:max val="6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D of Target Variab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609120"/>
        <c:crosses val="autoZero"/>
        <c:crossBetween val="midCat"/>
      </c:valAx>
      <c:valAx>
        <c:axId val="6266091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6163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759B0-4ABF-44DF-874F-21DF56BD9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4</TotalTime>
  <Pages>4</Pages>
  <Words>1449</Words>
  <Characters>826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Fernandez</dc:creator>
  <cp:keywords/>
  <dc:description/>
  <cp:lastModifiedBy>Carlos Fernandez</cp:lastModifiedBy>
  <cp:revision>42</cp:revision>
  <dcterms:created xsi:type="dcterms:W3CDTF">2017-08-06T18:15:00Z</dcterms:created>
  <dcterms:modified xsi:type="dcterms:W3CDTF">2018-08-22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71b9a4-d370-37db-9c54-6b6079ec19e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